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F75320" w14:textId="1A01AC40" w:rsidR="00245445" w:rsidRDefault="00245445" w:rsidP="007B624A">
      <w:pPr>
        <w:pStyle w:val="Heading1"/>
      </w:pPr>
      <w:commentRangeStart w:id="0"/>
      <w:r>
        <w:t xml:space="preserve">Muscle mTORC1 Activation Causes </w:t>
      </w:r>
      <w:r w:rsidR="000740D6">
        <w:t xml:space="preserve">Increased Energy Expenditure and Reduced </w:t>
      </w:r>
      <w:r w:rsidR="0064581C">
        <w:t xml:space="preserve">Longevity </w:t>
      </w:r>
      <w:r w:rsidR="00B91EDD">
        <w:t>in Mice</w:t>
      </w:r>
      <w:commentRangeEnd w:id="0"/>
      <w:r w:rsidR="00620D72">
        <w:rPr>
          <w:rStyle w:val="CommentReference"/>
          <w:rFonts w:asciiTheme="minorHAnsi" w:eastAsiaTheme="minorEastAsia" w:hAnsiTheme="minorHAnsi" w:cstheme="minorBidi"/>
          <w:b w:val="0"/>
          <w:bCs w:val="0"/>
          <w:color w:val="auto"/>
        </w:rPr>
        <w:commentReference w:id="0"/>
      </w:r>
    </w:p>
    <w:p w14:paraId="389F3CC2" w14:textId="77777777" w:rsidR="00E32EF3" w:rsidRDefault="00E32EF3" w:rsidP="00E32EF3"/>
    <w:p w14:paraId="4FEAA9A1" w14:textId="7A7627FE" w:rsidR="00E32EF3" w:rsidRPr="00E32EF3" w:rsidRDefault="00E32EF3" w:rsidP="00E32EF3">
      <w:r>
        <w:t xml:space="preserve">Erin </w:t>
      </w:r>
      <w:r w:rsidR="00736644">
        <w:t xml:space="preserve">J. </w:t>
      </w:r>
      <w:r>
        <w:t xml:space="preserve">Stephenson, </w:t>
      </w:r>
      <w:r w:rsidR="00496EF3">
        <w:t>JeAnna</w:t>
      </w:r>
      <w:r w:rsidR="003669B1">
        <w:t xml:space="preserve"> R.</w:t>
      </w:r>
      <w:r w:rsidR="00496EF3">
        <w:t xml:space="preserve"> Redd, </w:t>
      </w:r>
      <w:commentRangeStart w:id="1"/>
      <w:r w:rsidR="002E0659">
        <w:t>Detrick Snyder</w:t>
      </w:r>
      <w:commentRangeEnd w:id="1"/>
      <w:r w:rsidR="00BF1208">
        <w:rPr>
          <w:rStyle w:val="CommentReference"/>
        </w:rPr>
        <w:commentReference w:id="1"/>
      </w:r>
      <w:r w:rsidR="002E0659">
        <w:t xml:space="preserve">, </w:t>
      </w:r>
      <w:r w:rsidR="00040A63">
        <w:t xml:space="preserve">Quynh T. Tran, </w:t>
      </w:r>
      <w:r w:rsidR="00762918">
        <w:t xml:space="preserve">Binbin Lu, </w:t>
      </w:r>
      <w:r w:rsidR="00496EF3">
        <w:t xml:space="preserve">Matthew J. Peloquin, </w:t>
      </w:r>
      <w:r w:rsidR="00A81C56">
        <w:t xml:space="preserve">Innocence Harvey, </w:t>
      </w:r>
      <w:r w:rsidR="00FD5D91">
        <w:t xml:space="preserve">Molly </w:t>
      </w:r>
      <w:r w:rsidR="00853CF1">
        <w:t>C. Mulcahy</w:t>
      </w:r>
      <w:r w:rsidR="00FD5D91">
        <w:t xml:space="preserve">, </w:t>
      </w:r>
      <w:r w:rsidR="0050751B">
        <w:t xml:space="preserve">Kaleigh Fisher, </w:t>
      </w:r>
      <w:r w:rsidR="00D863F7">
        <w:t xml:space="preserve">Joan C. Han, </w:t>
      </w:r>
      <w:r w:rsidR="00B55111">
        <w:t>Alan Cheng,</w:t>
      </w:r>
      <w:r>
        <w:t xml:space="preserve"> Alan R. Saltiel</w:t>
      </w:r>
      <w:r w:rsidR="00926840">
        <w:t xml:space="preserve"> and Dave Bridges</w:t>
      </w:r>
    </w:p>
    <w:p w14:paraId="18FD25D7" w14:textId="77777777" w:rsidR="007B624A" w:rsidRDefault="007B624A" w:rsidP="007B624A">
      <w:pPr>
        <w:pStyle w:val="Heading1"/>
      </w:pPr>
      <w:commentRangeStart w:id="2"/>
      <w:r>
        <w:t>Abstract</w:t>
      </w:r>
      <w:commentRangeEnd w:id="2"/>
      <w:r w:rsidR="003A2798">
        <w:rPr>
          <w:rStyle w:val="CommentReference"/>
          <w:rFonts w:asciiTheme="minorHAnsi" w:eastAsiaTheme="minorEastAsia" w:hAnsiTheme="minorHAnsi" w:cstheme="minorBidi"/>
          <w:b w:val="0"/>
          <w:bCs w:val="0"/>
          <w:color w:val="auto"/>
        </w:rPr>
        <w:commentReference w:id="2"/>
      </w:r>
    </w:p>
    <w:p w14:paraId="42A16D24" w14:textId="77777777" w:rsidR="007B624A" w:rsidRDefault="007B624A" w:rsidP="007B624A">
      <w:pPr>
        <w:pStyle w:val="Heading1"/>
      </w:pPr>
      <w:r>
        <w:t>Introduction</w:t>
      </w:r>
    </w:p>
    <w:p w14:paraId="53C3577F" w14:textId="77777777" w:rsidR="004D4201" w:rsidRDefault="004D4201" w:rsidP="004D4201"/>
    <w:p w14:paraId="0F4F6248" w14:textId="0832023D"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867669">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867669">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dropping-particle":"","family":"Eibel","given":"R Udolph L L","non-dropping-particle":"","parse-names":false,"suffix":""},{"dropping-particle":"","family":"Osenbaum","given":"M Ichael R","non-dropping-particle":"","parse-names":false,"suffix":""},{"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w:t>
      </w:r>
      <w:del w:id="3" w:author="Microsoft Office User" w:date="2019-03-08T14:24:00Z">
        <w:r w:rsidR="00974B1E" w:rsidDel="006929D3">
          <w:delText>known</w:delText>
        </w:r>
      </w:del>
      <w:ins w:id="4" w:author="Microsoft Office User" w:date="2019-03-08T14:24:00Z">
        <w:r w:rsidR="006929D3">
          <w:t>understood</w:t>
        </w:r>
      </w:ins>
      <w:r w:rsidR="00974B1E">
        <w:t xml:space="preserve">, but recent reports have implicated low-carbohydrate (or high protein) diets in enhancing energy expenditure in both overfeeding and weight loss paradigms </w:t>
      </w:r>
      <w:r w:rsidR="00974B1E">
        <w:fldChar w:fldCharType="begin" w:fldLock="1"/>
      </w:r>
      <w:r w:rsidR="00867669">
        <w:instrText>ADDIN CSL_CITATION {"citationItems":[{"id":"ITEM-1","itemData":{"DOI":"10.1001/jama.2011.1918","ISSN":"1538-3598","PMID":"22215165","abstract":"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author":[{"dropping-particle":"","family":"Bray","given":"George A.","non-dropping-particle":"","parse-names":false,"suffix":""},{"dropping-particle":"","family":"Smith","given":"Steven R","non-dropping-particle":"","parse-names":false,"suffix":""},{"dropping-particle":"","family":"Jonge","given":"Lilian","non-dropping-particle":"de","parse-names":false,"suffix":""},{"dropping-particle":"","family":"Xie","given":"Hui","non-dropping-particle":"","parse-names":false,"suffix":""},{"dropping-particle":"","family":"Rood","given":"Jennifer","non-dropping-particle":"","parse-names":false,"suffix":""},{"dropping-particle":"","family":"Martin","given":"Corby K.","non-dropping-particle":"","parse-names":false,"suffix":""},{"dropping-particle":"","family":"Most","given":"Marlene","non-dropping-particle":"","parse-names":false,"suffix":""},{"dropping-particle":"","family":"Brock","given":"Courtney","non-dropping-particle":"","parse-names":false,"suffix":""},{"dropping-particle":"","family":"Mancuso","given":"Susan","non-dropping-particle":"","parse-names":false,"suffix":""},{"dropping-particle":"","family":"Redman","given":"Leanne M","non-dropping-particle":"","parse-names":false,"suffix":""}],"container-title":"JAMA","id":"ITEM-1","issue":"1","issued":{"date-parts":[["2012","1","4"]]},"page":"47-55","publisher":"Am Med Assoc","title":"Effect of dietary protein content on weight gain, energy expenditure, and body composition during overeating: a randomized controlled trial.","type":"article-journal","volume":"307"},"uris":["http://www.mendeley.com/documents/?uuid=4241f66f-dad6-4153-9bb2-976b923b7358"]},{"id":"ITEM-2","itemData":{"DOI":"10.1001/jama.2012.6607","ISBN":"0098-7484","ISSN":"1538-3598","PMID":"22735432","abstract":"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author":[{"dropping-particle":"","family":"Ebbeling","given":"Cara B.","non-dropping-particle":"","parse-names":false,"suffix":""},{"dropping-particle":"","family":"Swain","given":"Janis F","non-dropping-particle":"","parse-names":false,"suffix":""},{"dropping-particle":"","family":"Feldman","given":"Henry a","non-dropping-particle":"","parse-names":false,"suffix":""},{"dropping-particle":"","family":"Wong","given":"William W","non-dropping-particle":"","parse-names":false,"suffix":""},{"dropping-particle":"","family":"Hachey","given":"David L","non-dropping-particle":"","parse-names":false,"suffix":""},{"dropping-particle":"","family":"Garcia-Lago","given":"Erica","non-dropping-particle":"","parse-names":false,"suffix":""},{"dropping-particle":"","family":"Ludwig","given":"David S.","non-dropping-particle":"","parse-names":false,"suffix":""}],"container-title":"JAMA","id":"ITEM-2","issue":"24","issued":{"date-parts":[["2012"]]},"page":"2627-34","title":"Effects of dietary composition on energy expenditure during weight-loss maintenance.","type":"article-journal","volume":"307"},"uris":["http://www.mendeley.com/documents/?uuid=fb724e8d-81b3-4c8c-81de-3bb4772381ca"]}],"mendeley":{"formattedCitation":"[5,6]","plainTextFormattedCitation":"[5,6]","previouslyFormattedCitation":"[5,6]"},"properties":{"noteIndex":0},"schema":"https://github.com/citation-style-language/schema/raw/master/csl-citation.json"}</w:instrText>
      </w:r>
      <w:r w:rsidR="00974B1E">
        <w:fldChar w:fldCharType="separate"/>
      </w:r>
      <w:r w:rsidR="00921CEC" w:rsidRPr="00921CEC">
        <w:rPr>
          <w:noProof/>
        </w:rPr>
        <w:t>[5,6]</w:t>
      </w:r>
      <w:r w:rsidR="00974B1E">
        <w:fldChar w:fldCharType="end"/>
      </w:r>
      <w:r w:rsidR="00974B1E">
        <w:t xml:space="preserve">.  </w:t>
      </w:r>
      <w:commentRangeStart w:id="5"/>
      <w:r w:rsidR="00974B1E">
        <w:t>The mechanism</w:t>
      </w:r>
      <w:r w:rsidR="00A86399">
        <w:t>(</w:t>
      </w:r>
      <w:r w:rsidR="00974B1E">
        <w:t>s</w:t>
      </w:r>
      <w:r w:rsidR="00A86399">
        <w:t>)</w:t>
      </w:r>
      <w:r w:rsidR="00974B1E">
        <w:t xml:space="preserve"> by which </w:t>
      </w:r>
      <w:r w:rsidR="00A86399">
        <w:t xml:space="preserve">these diets </w:t>
      </w:r>
      <w:del w:id="6" w:author="Microsoft Office User" w:date="2019-03-08T14:31:00Z">
        <w:r w:rsidR="00A86399" w:rsidDel="00227168">
          <w:delText xml:space="preserve">have </w:delText>
        </w:r>
      </w:del>
      <w:ins w:id="7" w:author="Microsoft Office User" w:date="2019-03-08T14:31:00Z">
        <w:r w:rsidR="00227168">
          <w:t xml:space="preserve">exert </w:t>
        </w:r>
      </w:ins>
      <w:r w:rsidR="00A86399">
        <w:t>these effects have not yet been completely elucidated.</w:t>
      </w:r>
      <w:commentRangeEnd w:id="5"/>
      <w:r w:rsidR="006929D3">
        <w:rPr>
          <w:rStyle w:val="CommentReference"/>
        </w:rPr>
        <w:commentReference w:id="5"/>
      </w:r>
    </w:p>
    <w:p w14:paraId="737A3082" w14:textId="77777777" w:rsidR="00AC73D9" w:rsidRDefault="00AC73D9" w:rsidP="004D4201"/>
    <w:p w14:paraId="08A61801" w14:textId="56E892B6" w:rsidR="009D1EBE" w:rsidRDefault="004D4201" w:rsidP="004D4201">
      <w:r>
        <w:t xml:space="preserve">mTORC1 is a nutrient responsive protein kinase complex expressed in all known eukaryotic cells.  This complex is activated by anabolic signals </w:t>
      </w:r>
      <w:del w:id="8" w:author="Microsoft Office User" w:date="2019-03-08T14:25:00Z">
        <w:r w:rsidDel="006929D3">
          <w:delText>such as</w:delText>
        </w:r>
      </w:del>
      <w:ins w:id="9" w:author="Microsoft Office User" w:date="2019-03-08T14:25:00Z">
        <w:r w:rsidR="006929D3">
          <w:t>including</w:t>
        </w:r>
      </w:ins>
      <w:r>
        <w:t xml:space="preserve"> insulin, amino acids and energy abundance (see </w:t>
      </w:r>
      <w:r>
        <w:fldChar w:fldCharType="begin" w:fldLock="1"/>
      </w:r>
      <w:r w:rsidR="00867669">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7]","plainTextFormattedCitation":"[7]","previouslyFormattedCitation":"[7]"},"properties":{"noteIndex":0},"schema":"https://github.com/citation-style-language/schema/raw/master/csl-citation.json"}</w:instrText>
      </w:r>
      <w:r>
        <w:fldChar w:fldCharType="separate"/>
      </w:r>
      <w:r w:rsidR="00974B1E" w:rsidRPr="00974B1E">
        <w:rPr>
          <w:noProof/>
        </w:rPr>
        <w:t>[7]</w:t>
      </w:r>
      <w:r>
        <w:fldChar w:fldCharType="end"/>
      </w:r>
      <w:r w:rsidR="00A86399">
        <w:t xml:space="preserve"> </w:t>
      </w:r>
      <w:r>
        <w:t xml:space="preserve">for review).  mTORC1 integrates these signals, and helps to co-ordinate </w:t>
      </w:r>
      <w:del w:id="10" w:author="Microsoft Office User" w:date="2019-03-08T14:25:00Z">
        <w:r w:rsidDel="006929D3">
          <w:delText xml:space="preserve">such </w:delText>
        </w:r>
      </w:del>
      <w:r>
        <w:t xml:space="preserve">anabolic processes </w:t>
      </w:r>
      <w:ins w:id="11" w:author="Microsoft Office User" w:date="2019-03-08T14:25:00Z">
        <w:r w:rsidR="006929D3">
          <w:t xml:space="preserve">such </w:t>
        </w:r>
      </w:ins>
      <w:r>
        <w:t>a</w:t>
      </w:r>
      <w:r w:rsidR="004F062C">
        <w:t>s lipogenesis</w:t>
      </w:r>
      <w:r w:rsidR="00C13E13">
        <w:t xml:space="preserve"> </w:t>
      </w:r>
      <w:r w:rsidR="00C13E13">
        <w:fldChar w:fldCharType="begin" w:fldLock="1"/>
      </w:r>
      <w:r w:rsidR="00867669">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8–10]","plainTextFormattedCitation":"[8–10]","previouslyFormattedCitation":"[8–10]"},"properties":{"noteIndex":0},"schema":"https://github.com/citation-style-language/schema/raw/master/csl-citation.json"}</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1B5133">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1]","plainTextFormattedCitation":"[11]","previouslyFormattedCitation":"[11]"},"properties":{"noteIndex":0},"schema":"https://github.com/citation-style-language/schema/raw/master/csl-citation.json"}</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867669">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2–14]","plainTextFormattedCitation":"[12–14]","previouslyFormattedCitation":"[12–14]"},"properties":{"noteIndex":0},"schema":"https://github.com/citation-style-language/schema/raw/master/csl-citation.json"}</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867669">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8,15]","plainTextFormattedCitation":"[8,15]","previouslyFormattedCitation":"[8,15]"},"properties":{"noteIndex":0},"schema":"https://github.com/citation-style-language/schema/raw/master/csl-citation.json"}</w:instrText>
      </w:r>
      <w:r w:rsidR="00C13E13">
        <w:fldChar w:fldCharType="separate"/>
      </w:r>
      <w:r w:rsidR="00921CEC" w:rsidRPr="00921CEC">
        <w:rPr>
          <w:noProof/>
        </w:rPr>
        <w:t>[8,15]</w:t>
      </w:r>
      <w:r w:rsidR="00C13E13">
        <w:fldChar w:fldCharType="end"/>
      </w:r>
      <w:r w:rsidR="009D1EBE">
        <w:t>.  These effects are often</w:t>
      </w:r>
      <w:r w:rsidR="00C13E13">
        <w:t xml:space="preserve"> tissue</w:t>
      </w:r>
      <w:r w:rsidR="009D1EBE">
        <w:t>-specific, reflecting the cell-type specific responses to elevated nutrient and energy status</w:t>
      </w:r>
      <w:r w:rsidR="00275E69">
        <w:t>.</w:t>
      </w:r>
    </w:p>
    <w:p w14:paraId="362B1C30" w14:textId="77777777" w:rsidR="004E21CF" w:rsidRDefault="004E21CF" w:rsidP="004D4201"/>
    <w:p w14:paraId="2EE52BE4" w14:textId="426FB84F" w:rsidR="004E21CF" w:rsidRDefault="006929D3" w:rsidP="004D4201">
      <w:ins w:id="12" w:author="Microsoft Office User" w:date="2019-03-08T14:25:00Z">
        <w:r>
          <w:t xml:space="preserve">Although </w:t>
        </w:r>
      </w:ins>
      <w:del w:id="13" w:author="Microsoft Office User" w:date="2019-03-08T14:25:00Z">
        <w:r w:rsidR="004E21CF" w:rsidDel="006929D3">
          <w:delText>S</w:delText>
        </w:r>
      </w:del>
      <w:ins w:id="14" w:author="Microsoft Office User" w:date="2019-03-08T14:25:00Z">
        <w:r>
          <w:t>s</w:t>
        </w:r>
      </w:ins>
      <w:r w:rsidR="004E21CF">
        <w:t xml:space="preserve">everal studies have implicated mTORC1 inhibition as a mechanism of organismal lifespan extension in yeast, worms and mammals </w:t>
      </w:r>
      <w:r w:rsidR="004E21CF">
        <w:fldChar w:fldCharType="begin" w:fldLock="1"/>
      </w:r>
      <w:r w:rsidR="00867669">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16–18]","plainTextFormattedCitation":"[16–18]","previouslyFormattedCitation":"[16–18]"},"properties":{"noteIndex":0},"schema":"https://github.com/citation-style-language/schema/raw/master/csl-citation.json"}</w:instrText>
      </w:r>
      <w:r w:rsidR="004E21CF">
        <w:fldChar w:fldCharType="separate"/>
      </w:r>
      <w:r w:rsidR="004E21CF" w:rsidRPr="004E21CF">
        <w:rPr>
          <w:noProof/>
        </w:rPr>
        <w:t>[16–18]</w:t>
      </w:r>
      <w:r w:rsidR="004E21CF">
        <w:fldChar w:fldCharType="end"/>
      </w:r>
      <w:ins w:id="15" w:author="Microsoft Office User" w:date="2019-03-08T14:32:00Z">
        <w:r w:rsidR="00AA0DC8">
          <w:t>,</w:t>
        </w:r>
      </w:ins>
      <w:del w:id="16" w:author="Microsoft Office User" w:date="2019-03-08T14:32:00Z">
        <w:r w:rsidR="004E21CF" w:rsidDel="00AA0DC8">
          <w:delText>.</w:delText>
        </w:r>
      </w:del>
      <w:r w:rsidR="004E21CF">
        <w:t xml:space="preserve"> </w:t>
      </w:r>
      <w:del w:id="17" w:author="Microsoft Office User" w:date="2019-03-08T14:32:00Z">
        <w:r w:rsidR="004E21CF" w:rsidDel="00AA0DC8">
          <w:delText xml:space="preserve"> While several </w:delText>
        </w:r>
        <w:r w:rsidR="00841897" w:rsidDel="00AA0DC8">
          <w:delText xml:space="preserve">mechanisms </w:delText>
        </w:r>
        <w:r w:rsidR="004E21CF" w:rsidDel="00AA0DC8">
          <w:delText xml:space="preserve">been proposed, </w:delText>
        </w:r>
      </w:del>
      <w:r w:rsidR="004E21CF">
        <w:t xml:space="preserve">the tissue or tissues that link mTORC1 activity to extended lifespan have not </w:t>
      </w:r>
      <w:r w:rsidR="00841897">
        <w:t xml:space="preserve">yet </w:t>
      </w:r>
      <w:r w:rsidR="004E21CF">
        <w:t xml:space="preserve">been identified. Skeletal muscle is an important potential target tissue for understanding aging, as functional differences in muscle strength predict lifespan in a longitudinal manner </w:t>
      </w:r>
      <w:commentRangeStart w:id="18"/>
      <w:r w:rsidR="004E21CF" w:rsidRPr="00CB1C98">
        <w:fldChar w:fldCharType="begin" w:fldLock="1"/>
      </w:r>
      <w:r w:rsidR="00867669">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19–24]","plainTextFormattedCitation":"[19–24]","previouslyFormattedCitation":"[19–24]"},"properties":{"noteIndex":0},"schema":"https://github.com/citation-style-language/schema/raw/master/csl-citation.json"}</w:instrText>
      </w:r>
      <w:r w:rsidR="004E21CF" w:rsidRPr="00CB1C98">
        <w:fldChar w:fldCharType="separate"/>
      </w:r>
      <w:r w:rsidR="004E21CF" w:rsidRPr="004E21CF">
        <w:rPr>
          <w:noProof/>
        </w:rPr>
        <w:t>[19–24]</w:t>
      </w:r>
      <w:r w:rsidR="004E21CF" w:rsidRPr="00CB1C98">
        <w:fldChar w:fldCharType="end"/>
      </w:r>
      <w:commentRangeEnd w:id="18"/>
      <w:r w:rsidR="004E21CF">
        <w:rPr>
          <w:rStyle w:val="CommentReference"/>
        </w:rPr>
        <w:commentReference w:id="18"/>
      </w:r>
      <w:r w:rsidR="004E21CF">
        <w:t xml:space="preserve">.  Furthermore, </w:t>
      </w:r>
      <w:commentRangeStart w:id="19"/>
      <w:r w:rsidR="004E21CF">
        <w:t xml:space="preserve">mTORC1 </w:t>
      </w:r>
      <w:commentRangeEnd w:id="19"/>
      <w:r w:rsidR="004E21CF">
        <w:rPr>
          <w:rStyle w:val="CommentReference"/>
        </w:rPr>
        <w:commentReference w:id="19"/>
      </w:r>
      <w:r w:rsidR="004E21CF">
        <w:t>regulates several important, aging related processes in muscle; including oxidative stress, the unfolded protein response, autophagy and lipid metabolism</w:t>
      </w:r>
      <w:r w:rsidR="00841897">
        <w:t xml:space="preserve"> </w:t>
      </w:r>
      <w:r w:rsidR="004E21CF">
        <w:fldChar w:fldCharType="begin" w:fldLock="1"/>
      </w:r>
      <w:r w:rsidR="001B5133">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5–27]","plainTextFormattedCitation":"[25–27]","previouslyFormattedCitation":"[25–27]"},"properties":{"noteIndex":0},"schema":"https://github.com/citation-style-language/schema/raw/master/csl-citation.json"}</w:instrText>
      </w:r>
      <w:r w:rsidR="004E21CF">
        <w:fldChar w:fldCharType="separate"/>
      </w:r>
      <w:r w:rsidR="004E21CF" w:rsidRPr="004E21CF">
        <w:rPr>
          <w:noProof/>
        </w:rPr>
        <w:t>[25–27]</w:t>
      </w:r>
      <w:r w:rsidR="004E21CF">
        <w:fldChar w:fldCharType="end"/>
      </w:r>
      <w:r w:rsidR="004E21CF">
        <w:t xml:space="preserve">. </w:t>
      </w:r>
    </w:p>
    <w:p w14:paraId="2A87A743" w14:textId="77777777" w:rsidR="009D1EBE" w:rsidRDefault="009D1EBE" w:rsidP="004D4201"/>
    <w:p w14:paraId="080084EC" w14:textId="0D0A55BD" w:rsidR="004D4201" w:rsidRDefault="006929D3" w:rsidP="004D4201">
      <w:ins w:id="20" w:author="Microsoft Office User" w:date="2019-03-08T14:26:00Z">
        <w:r>
          <w:t>Skeletal m</w:t>
        </w:r>
      </w:ins>
      <w:del w:id="21" w:author="Microsoft Office User" w:date="2019-03-08T14:26:00Z">
        <w:r w:rsidR="009D1EBE" w:rsidDel="006929D3">
          <w:delText>M</w:delText>
        </w:r>
      </w:del>
      <w:r w:rsidR="009D1EBE">
        <w:t xml:space="preserve">uscle </w:t>
      </w:r>
      <w:del w:id="22" w:author="Microsoft Office User" w:date="2019-03-08T14:26:00Z">
        <w:r w:rsidR="009D1EBE" w:rsidDel="006929D3">
          <w:delText xml:space="preserve">tissue </w:delText>
        </w:r>
      </w:del>
      <w:r w:rsidR="009D1EBE">
        <w:t xml:space="preserve">is the </w:t>
      </w:r>
      <w:r w:rsidR="00CE7E88">
        <w:t>major</w:t>
      </w:r>
      <w:r w:rsidR="009D1EBE">
        <w:t xml:space="preserve"> site of postprandial glucose disposal, and </w:t>
      </w:r>
      <w:ins w:id="23" w:author="Microsoft Office User" w:date="2019-03-08T14:26:00Z">
        <w:r>
          <w:t xml:space="preserve">the primary determinant of resting </w:t>
        </w:r>
      </w:ins>
      <w:r w:rsidR="009D1EBE">
        <w:t xml:space="preserve">energy expenditure </w:t>
      </w:r>
      <w:r w:rsidR="00403E87">
        <w:fldChar w:fldCharType="begin" w:fldLock="1"/>
      </w:r>
      <w:r w:rsidR="00867669">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28,29]","plainTextFormattedCitation":"[28,29]","previouslyFormattedCitation":"[28,29]"},"properties":{"noteIndex":0},"schema":"https://github.com/citation-style-language/schema/raw/master/csl-citation.json"}</w:instrText>
      </w:r>
      <w:r w:rsidR="00403E87">
        <w:fldChar w:fldCharType="separate"/>
      </w:r>
      <w:r w:rsidR="004E21CF" w:rsidRPr="004E21CF">
        <w:rPr>
          <w:noProof/>
        </w:rPr>
        <w:t>[28,29]</w:t>
      </w:r>
      <w:r w:rsidR="00403E87">
        <w:fldChar w:fldCharType="end"/>
      </w:r>
      <w:r w:rsidR="00403E87">
        <w:t xml:space="preserve">.  Constitutive activation of mTORC1, via muscle-specific deletion of its negative regulator </w:t>
      </w:r>
      <w:r w:rsidR="00403E87" w:rsidRPr="00403E87">
        <w:rPr>
          <w:i/>
        </w:rPr>
        <w:t>Tsc1</w:t>
      </w:r>
      <w:r w:rsidR="00403E87">
        <w:t xml:space="preserve">, have identified age-related myoatrophy and a switch towards oxidative fiber types </w:t>
      </w:r>
      <w:r w:rsidR="00403E87">
        <w:fldChar w:fldCharType="begin" w:fldLock="1"/>
      </w:r>
      <w:r w:rsidR="001B5133">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26,30,31]","plainTextFormattedCitation":"[26,30,31]","previouslyFormattedCitation":"[26,30,31]"},"properties":{"noteIndex":0},"schema":"https://github.com/citation-style-language/schema/raw/master/csl-citation.json"}</w:instrText>
      </w:r>
      <w:r w:rsidR="00403E87">
        <w:fldChar w:fldCharType="separate"/>
      </w:r>
      <w:r w:rsidR="003840F7" w:rsidRPr="003840F7">
        <w:rPr>
          <w:noProof/>
        </w:rPr>
        <w:t>[26,30,31]</w:t>
      </w:r>
      <w:r w:rsidR="00403E87">
        <w:fldChar w:fldCharType="end"/>
      </w:r>
      <w:r w:rsidR="00403E87">
        <w:t xml:space="preserve">.  Consistent with this, </w:t>
      </w:r>
      <w:del w:id="24" w:author="Microsoft Office User" w:date="2019-03-08T14:33:00Z">
        <w:r w:rsidR="00403E87" w:rsidDel="008B1EB7">
          <w:delText>s</w:delText>
        </w:r>
        <w:r w:rsidR="00FD43D2" w:rsidRPr="00403E87" w:rsidDel="008B1EB7">
          <w:delText>tudies</w:delText>
        </w:r>
        <w:r w:rsidR="00FD43D2" w:rsidDel="008B1EB7">
          <w:delText xml:space="preserve"> in </w:delText>
        </w:r>
      </w:del>
      <w:r w:rsidR="00403E87">
        <w:t>cell culture models</w:t>
      </w:r>
      <w:r w:rsidR="00FD43D2">
        <w:t xml:space="preserve">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867669">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32–34]","plainTextFormattedCitation":"[32–34]","previouslyFormattedCitation":"[32–34]"},"properties":{"noteIndex":0},"schema":"https://github.com/citation-style-language/schema/raw/master/csl-citation.json"}</w:instrText>
      </w:r>
      <w:r w:rsidR="00AC73D9">
        <w:fldChar w:fldCharType="separate"/>
      </w:r>
      <w:r w:rsidR="003840F7" w:rsidRPr="003840F7">
        <w:rPr>
          <w:noProof/>
        </w:rPr>
        <w:t>[32–34]</w:t>
      </w:r>
      <w:r w:rsidR="00AC73D9">
        <w:fldChar w:fldCharType="end"/>
      </w:r>
      <w:ins w:id="25" w:author="Microsoft Office User" w:date="2019-03-08T14:27:00Z">
        <w:r w:rsidR="00227168">
          <w:t xml:space="preserve">, </w:t>
        </w:r>
        <w:commentRangeStart w:id="26"/>
        <w:r w:rsidR="00227168">
          <w:t>whereas human skeletal muscle exhibits a fiber-type transformation towards more oxidative fibers during the aging process</w:t>
        </w:r>
      </w:ins>
      <w:ins w:id="27" w:author="Microsoft Office User" w:date="2019-03-08T14:28:00Z">
        <w:r w:rsidR="00227168">
          <w:t xml:space="preserve"> [Ciciliot S Int J Biochem Cell Biol 2013 45(10):2191-9], a change concomitant with increased mTORC1 </w:t>
        </w:r>
        <w:r w:rsidR="00227168">
          <w:lastRenderedPageBreak/>
          <w:t>activity [Sandri M 2013 Biogerontology 14(3):303-323; Markofski M 2015 Exp Genrontol 65:1-7]</w:t>
        </w:r>
        <w:commentRangeEnd w:id="26"/>
        <w:r w:rsidR="00227168">
          <w:rPr>
            <w:rStyle w:val="CommentReference"/>
          </w:rPr>
          <w:commentReference w:id="26"/>
        </w:r>
      </w:ins>
      <w:r w:rsidR="00AC73D9">
        <w:t xml:space="preserve">.  </w:t>
      </w:r>
      <w:ins w:id="28" w:author="Microsoft Office User" w:date="2019-03-08T14:34:00Z">
        <w:r w:rsidR="008B1EB7">
          <w:t xml:space="preserve">Additionally, </w:t>
        </w:r>
      </w:ins>
      <w:r w:rsidR="00AC73D9">
        <w:t xml:space="preserve">mTORC1 </w:t>
      </w:r>
      <w:r w:rsidR="000B72BD">
        <w:t xml:space="preserve">is strongly </w:t>
      </w:r>
      <w:r w:rsidR="00AC7808">
        <w:t>activated</w:t>
      </w:r>
      <w:r w:rsidR="000B72BD">
        <w:t xml:space="preserve"> in </w:t>
      </w:r>
      <w:ins w:id="29" w:author="Microsoft Office User" w:date="2019-03-08T14:34:00Z">
        <w:r w:rsidR="008B1EB7">
          <w:t xml:space="preserve">skeletal muscle in </w:t>
        </w:r>
      </w:ins>
      <w:del w:id="30" w:author="Microsoft Office User" w:date="2019-03-08T14:35:00Z">
        <w:r w:rsidR="000B72BD" w:rsidDel="008B1EB7">
          <w:delText>co-ordination with</w:delText>
        </w:r>
      </w:del>
      <w:ins w:id="31" w:author="Microsoft Office User" w:date="2019-03-08T14:35:00Z">
        <w:r w:rsidR="008B1EB7">
          <w:t>response to</w:t>
        </w:r>
      </w:ins>
      <w:r w:rsidR="000B72BD">
        <w:t xml:space="preserve"> high protein diets</w:t>
      </w:r>
      <w:r w:rsidR="009010AA">
        <w:t xml:space="preserve"> or supplementation with essential amino acids </w:t>
      </w:r>
      <w:r w:rsidR="009010AA">
        <w:fldChar w:fldCharType="begin" w:fldLock="1"/>
      </w:r>
      <w:r w:rsidR="00867669">
        <w:instrText>ADDIN CSL_CITATION {"citationItems":[{"id":"ITEM-1","itemData":{"DOI":"10.1113/jphysiol.2007.134593","ISSN":"0022-3751","PMID":"17478528","abstract":"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author":[{"dropping-particle":"","family":"Fujita","given":"Satoshi","non-dropping-particle":"","parse-names":false,"suffix":""},{"dropping-particle":"","family":"Dreyer","given":"Hans C","non-dropping-particle":"","parse-names":false,"suffix":""},{"dropping-particle":"","family":"Drummond","given":"Micah J","non-dropping-particle":"","parse-names":false,"suffix":""},{"dropping-particle":"","family":"Glynn","given":"Erin L","non-dropping-particle":"","parse-names":false,"suffix":""},{"dropping-particle":"","family":"Cadenas","given":"Jerson G","non-dropping-particle":"","parse-names":false,"suffix":""},{"dropping-particle":"","family":"Yoshizawa","given":"Fumiaki","non-dropping-particle":"","parse-names":false,"suffix":""},{"dropping-particle":"","family":"Volpi","given":"Elena","non-dropping-particle":"","parse-names":false,"suffix":""},{"dropping-particle":"","family":"Rasmussen","given":"Blake B","non-dropping-particle":"","parse-names":false,"suffix":""}],"container-title":"The Journal of physiology","id":"ITEM-1","issue":"Pt 2","issued":{"date-parts":[["2007","7","15"]]},"page":"813-23","title":"Nutrient signalling in the regulation of human muscle protein synthesis.","type":"article-journal","volume":"582"},"uris":["http://www.mendeley.com/documents/?uuid=3e3ae4d2-bd42-4765-b57c-de2775b56750"]},{"id":"ITEM-2","itemData":{"DOI":"10.1096/fj.04-2640fje","ISBN":"1530-6860","ISSN":"0892-6638","PMID":"15596483","abstract":"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author":[{"dropping-particle":"","family":"Cuthbertson","given":"Daniel","non-dropping-particle":"","parse-names":false,"suffix":""},{"dropping-particle":"","family":"Smith","given":"Kenneth","non-dropping-particle":"","parse-names":false,"suffix":""},{"dropping-particle":"","family":"Babraj","given":"John","non-dropping-particle":"","parse-names":false,"suffix":""},{"dropping-particle":"","family":"Leese","given":"Graham","non-dropping-particle":"","parse-names":false,"suffix":""},{"dropping-particle":"","family":"Waddell","given":"Tom","non-dropping-particle":"","parse-names":false,"suffix":""},{"dropping-particle":"","family":"Atherton","given":"Philip","non-dropping-particle":"","parse-names":false,"suffix":""},{"dropping-particle":"","family":"Wackerhage","given":"Henning","non-dropping-particle":"","parse-names":false,"suffix":""},{"dropping-particle":"","family":"Taylor","given":"Peter M","non-dropping-particle":"","parse-names":false,"suffix":""},{"dropping-particle":"","family":"Rennie","given":"Michael J","non-dropping-particle":"","parse-names":false,"suffix":""}],"container-title":"The FASEB journal : official publication of the Federation of American Societies for Experimental Biology","id":"ITEM-2","issue":"3","issued":{"date-parts":[["2005"]]},"page":"422-424","title":"Anabolic signaling deficits underlie amino acid resistance of wasting, aging muscle.","type":"article-journal","volume":"19"},"uris":["http://www.mendeley.com/documents/?uuid=bcd0def0-c6fb-4269-b45a-2febdd976fcc"]}],"mendeley":{"formattedCitation":"[35,36]","plainTextFormattedCitation":"[35,36]","previouslyFormattedCitation":"[35,36]"},"properties":{"noteIndex":0},"schema":"https://github.com/citation-style-language/schema/raw/master/csl-citation.json"}</w:instrText>
      </w:r>
      <w:r w:rsidR="009010AA">
        <w:fldChar w:fldCharType="separate"/>
      </w:r>
      <w:r w:rsidR="003840F7" w:rsidRPr="003840F7">
        <w:rPr>
          <w:noProof/>
        </w:rPr>
        <w:t>[35,36]</w:t>
      </w:r>
      <w:r w:rsidR="009010AA">
        <w:fldChar w:fldCharType="end"/>
      </w:r>
      <w:r w:rsidR="000B72BD">
        <w:t xml:space="preserve">.  </w:t>
      </w:r>
      <w:r w:rsidR="00AC73D9">
        <w:t xml:space="preserve">We therefore hypothesized that in oxidative tissues such as skeletal muscle, </w:t>
      </w:r>
      <w:r w:rsidR="00623C92">
        <w:t xml:space="preserve">chronic </w:t>
      </w:r>
      <w:r w:rsidR="00AC73D9">
        <w:t xml:space="preserve">mTORC1 </w:t>
      </w:r>
      <w:r w:rsidR="00623C92">
        <w:t xml:space="preserve">activation </w:t>
      </w:r>
      <w:del w:id="32" w:author="Microsoft Office User" w:date="2019-03-08T14:35:00Z">
        <w:r w:rsidR="00AC73D9" w:rsidDel="004B5ADF">
          <w:delText xml:space="preserve">may </w:delText>
        </w:r>
      </w:del>
      <w:r w:rsidR="00AC73D9">
        <w:t>promote</w:t>
      </w:r>
      <w:ins w:id="33" w:author="Microsoft Office User" w:date="2019-03-08T14:35:00Z">
        <w:r w:rsidR="004B5ADF">
          <w:t>s</w:t>
        </w:r>
      </w:ins>
      <w:r w:rsidR="00AC73D9">
        <w:t xml:space="preserve"> </w:t>
      </w:r>
      <w:r w:rsidR="00E2598A">
        <w:t>increa</w:t>
      </w:r>
      <w:r w:rsidR="00A86399">
        <w:t>se</w:t>
      </w:r>
      <w:r w:rsidR="00E2598A">
        <w:t>s</w:t>
      </w:r>
      <w:r w:rsidR="00A86399">
        <w:t xml:space="preserve"> </w:t>
      </w:r>
      <w:r w:rsidR="00E2598A">
        <w:t xml:space="preserve">in </w:t>
      </w:r>
      <w:r w:rsidR="00AC73D9">
        <w:t>energy expenditure</w:t>
      </w:r>
      <w:r w:rsidR="004E21CF">
        <w:t xml:space="preserve">, but may also play a role in </w:t>
      </w:r>
      <w:r w:rsidR="00662B0A">
        <w:t xml:space="preserve">reducing </w:t>
      </w:r>
      <w:r w:rsidR="004E21CF">
        <w:t>organismal lifespan</w:t>
      </w:r>
      <w:r w:rsidR="00AC73D9">
        <w:t>.</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t>Animal Husbandry</w:t>
      </w:r>
    </w:p>
    <w:p w14:paraId="61818EC9" w14:textId="2BD83B21" w:rsidR="0039667E" w:rsidRPr="00AC7808" w:rsidRDefault="00996376" w:rsidP="00996376">
      <w:r>
        <w:t xml:space="preserve">All mice were purchased from The Jackson Laboratory.  </w:t>
      </w:r>
      <w:r w:rsidR="00B80ABE">
        <w:t xml:space="preserve">Unless otherwise stated, animals were fed a normal chow diet from </w:t>
      </w:r>
      <w:commentRangeStart w:id="34"/>
      <w:r w:rsidR="00B80ABE">
        <w:t>Harlan Teklad</w:t>
      </w:r>
      <w:commentRangeEnd w:id="34"/>
      <w:r w:rsidR="00B80ABE">
        <w:rPr>
          <w:rStyle w:val="CommentReference"/>
        </w:rPr>
        <w:commentReference w:id="34"/>
      </w:r>
      <w:r w:rsidR="00B80ABE">
        <w:t xml:space="preserve">. </w:t>
      </w:r>
      <w:r w:rsidR="00AC7808">
        <w:t xml:space="preserve">For </w:t>
      </w:r>
      <w:del w:id="35" w:author="Microsoft Office User" w:date="2019-03-08T14:58:00Z">
        <w:r w:rsidR="00AC7808" w:rsidDel="00686640">
          <w:delText xml:space="preserve">High </w:delText>
        </w:r>
      </w:del>
      <w:ins w:id="36" w:author="Microsoft Office User" w:date="2019-03-08T14:58:00Z">
        <w:r w:rsidR="00686640">
          <w:t xml:space="preserve">high </w:t>
        </w:r>
      </w:ins>
      <w:del w:id="37" w:author="Microsoft Office User" w:date="2019-03-08T14:57:00Z">
        <w:r w:rsidR="00AC7808" w:rsidDel="00686640">
          <w:delText xml:space="preserve">Fat </w:delText>
        </w:r>
      </w:del>
      <w:ins w:id="38" w:author="Microsoft Office User" w:date="2019-03-08T14:57:00Z">
        <w:r w:rsidR="00686640">
          <w:t xml:space="preserve">fat </w:t>
        </w:r>
      </w:ins>
      <w:del w:id="39" w:author="Microsoft Office User" w:date="2019-03-08T14:57:00Z">
        <w:r w:rsidR="00AC7808" w:rsidDel="00686640">
          <w:delText xml:space="preserve">Diet </w:delText>
        </w:r>
      </w:del>
      <w:ins w:id="40" w:author="Microsoft Office User" w:date="2019-03-08T14:57:00Z">
        <w:r w:rsidR="00686640">
          <w:t xml:space="preserve">diet </w:t>
        </w:r>
      </w:ins>
      <w:r w:rsidR="00AC7808">
        <w:t xml:space="preserve">studies, animals were provided </w:t>
      </w:r>
      <w:r w:rsidR="00AC7808">
        <w:rPr>
          <w:i/>
        </w:rPr>
        <w:t xml:space="preserve">ad libitum access </w:t>
      </w:r>
      <w:r w:rsidR="00AC7808">
        <w:t xml:space="preserve">to a diet with 45% of calories from lard (Research Diets </w:t>
      </w:r>
      <w:commentRangeStart w:id="41"/>
      <w:r w:rsidR="00AC7808">
        <w:t>D1492</w:t>
      </w:r>
      <w:commentRangeEnd w:id="41"/>
      <w:r w:rsidR="00AC7808">
        <w:rPr>
          <w:rStyle w:val="CommentReference"/>
        </w:rPr>
        <w:commentReference w:id="41"/>
      </w:r>
      <w:r w:rsidR="00AC7808">
        <w:t>).</w:t>
      </w:r>
      <w:r w:rsidR="003669B1">
        <w:t xml:space="preserve">  This diet started when animals were approximately 10 weeks of age, animals were </w:t>
      </w:r>
      <w:commentRangeStart w:id="42"/>
      <w:r w:rsidR="003669B1">
        <w:t>sacrificed at 25 weeks of age</w:t>
      </w:r>
      <w:commentRangeEnd w:id="42"/>
      <w:r w:rsidR="00E01EB0">
        <w:rPr>
          <w:rStyle w:val="CommentReference"/>
        </w:rPr>
        <w:commentReference w:id="42"/>
      </w:r>
      <w:r w:rsidR="003669B1">
        <w:t>.</w:t>
      </w:r>
    </w:p>
    <w:p w14:paraId="04F3F3E3" w14:textId="77777777" w:rsidR="0039667E" w:rsidRDefault="0039667E" w:rsidP="00996376"/>
    <w:p w14:paraId="6871AEC9" w14:textId="64D2FC0D" w:rsidR="0039667E" w:rsidRDefault="00996376" w:rsidP="00996376">
      <w:pPr>
        <w:rPr>
          <w:bCs/>
        </w:rPr>
      </w:pPr>
      <w:del w:id="43" w:author="Microsoft Office User" w:date="2019-03-08T14:43:00Z">
        <w:r w:rsidDel="002E4621">
          <w:delText>For m</w:delText>
        </w:r>
      </w:del>
      <w:ins w:id="44" w:author="Microsoft Office User" w:date="2019-03-08T14:43:00Z">
        <w:r w:rsidR="002E4621">
          <w:t>M</w:t>
        </w:r>
      </w:ins>
      <w:r>
        <w:t>uscle</w:t>
      </w:r>
      <w:ins w:id="45" w:author="Microsoft Office User" w:date="2019-03-08T14:43:00Z">
        <w:r w:rsidR="002E4621">
          <w:t>-</w:t>
        </w:r>
      </w:ins>
      <w:del w:id="46" w:author="Microsoft Office User" w:date="2019-03-08T14:43:00Z">
        <w:r w:rsidDel="002E4621">
          <w:delText xml:space="preserve"> </w:delText>
        </w:r>
      </w:del>
      <w:r>
        <w:t>specific knockouts</w:t>
      </w:r>
      <w:ins w:id="47" w:author="Microsoft Office User" w:date="2019-03-08T14:43:00Z">
        <w:r w:rsidR="002E4621">
          <w:t xml:space="preserve"> were generated by crossing</w:t>
        </w:r>
      </w:ins>
      <w:del w:id="48" w:author="Microsoft Office User" w:date="2019-03-08T14:43:00Z">
        <w:r w:rsidDel="002E4621">
          <w:delText>,</w:delText>
        </w:r>
      </w:del>
      <w:r>
        <w:t xml:space="preserve"> </w:t>
      </w:r>
      <w:r w:rsidRPr="00996376">
        <w:rPr>
          <w:bCs/>
        </w:rPr>
        <w:t>FVB-Tg(Ckmm-cre)5Khn/J</w:t>
      </w:r>
      <w:r>
        <w:rPr>
          <w:bCs/>
        </w:rPr>
        <w:t xml:space="preserve"> transgenic mice (stock 006405) </w:t>
      </w:r>
      <w:del w:id="49" w:author="Microsoft Office User" w:date="2019-03-08T14:43:00Z">
        <w:r w:rsidDel="002E4621">
          <w:rPr>
            <w:bCs/>
          </w:rPr>
          <w:delText xml:space="preserve">were crossed </w:delText>
        </w:r>
      </w:del>
      <w:r>
        <w:rPr>
          <w:bCs/>
        </w:rPr>
        <w:t xml:space="preserve">with floxed </w:t>
      </w:r>
      <w:r w:rsidRPr="00996376">
        <w:rPr>
          <w:bCs/>
          <w:i/>
          <w:iCs/>
        </w:rPr>
        <w:t>Tsc1</w:t>
      </w:r>
      <w:r w:rsidRPr="00996376">
        <w:rPr>
          <w:bCs/>
          <w:i/>
          <w:iCs/>
          <w:vertAlign w:val="superscript"/>
        </w:rPr>
        <w:t>tm1Djk</w:t>
      </w:r>
      <w:r w:rsidRPr="00996376">
        <w:rPr>
          <w:bCs/>
        </w:rPr>
        <w:t>/J</w:t>
      </w:r>
      <w:r>
        <w:rPr>
          <w:bCs/>
        </w:rPr>
        <w:t xml:space="preserve"> mice (stock 005680). To generate F1</w:t>
      </w:r>
      <w:ins w:id="50" w:author="Microsoft Office User" w:date="2019-03-08T14:44:00Z">
        <w:r w:rsidR="00611922">
          <w:rPr>
            <w:bCs/>
          </w:rPr>
          <w:t>,</w:t>
        </w:r>
      </w:ins>
      <w:r>
        <w:rPr>
          <w:bCs/>
        </w:rPr>
        <w:t xml:space="preserve"> mice that were heterozygous for the floxed allele, and either</w:t>
      </w:r>
      <w:r w:rsidR="00972512">
        <w:rPr>
          <w:bCs/>
        </w:rPr>
        <w:t xml:space="preserve"> had or lacked the </w:t>
      </w:r>
      <w:r w:rsidR="00972512" w:rsidRPr="00972512">
        <w:rPr>
          <w:bCs/>
          <w:i/>
        </w:rPr>
        <w:t xml:space="preserve">Ckmm-Cre </w:t>
      </w:r>
      <w:r w:rsidR="00972512">
        <w:rPr>
          <w:bCs/>
        </w:rPr>
        <w:t>tra</w:t>
      </w:r>
      <w:r>
        <w:rPr>
          <w:bCs/>
        </w:rPr>
        <w:t>nsgene</w:t>
      </w:r>
      <w:ins w:id="51" w:author="Microsoft Office User" w:date="2019-03-08T14:45:00Z">
        <w:r w:rsidR="007B7563">
          <w:rPr>
            <w:bCs/>
          </w:rPr>
          <w:t xml:space="preserve"> were</w:t>
        </w:r>
      </w:ins>
      <w:del w:id="52" w:author="Microsoft Office User" w:date="2019-03-08T14:45:00Z">
        <w:r w:rsidDel="007B7563">
          <w:rPr>
            <w:bCs/>
          </w:rPr>
          <w:delText>.  These parents were</w:delText>
        </w:r>
      </w:del>
      <w:r>
        <w:rPr>
          <w:bCs/>
        </w:rPr>
        <w:t xml:space="preserve"> intercrossed to generate knockout mice (</w:t>
      </w:r>
      <w:r w:rsidRPr="00996376">
        <w:rPr>
          <w:bCs/>
          <w:i/>
        </w:rPr>
        <w:t>Tsc1</w:t>
      </w:r>
      <w:r w:rsidRPr="00996376">
        <w:rPr>
          <w:bCs/>
          <w:i/>
          <w:vertAlign w:val="superscript"/>
        </w:rPr>
        <w:t>fl</w:t>
      </w:r>
      <w:r w:rsidRPr="00996376">
        <w:rPr>
          <w:bCs/>
          <w:vertAlign w:val="superscript"/>
        </w:rPr>
        <w:t>/fl</w:t>
      </w:r>
      <w:r>
        <w:rPr>
          <w:bCs/>
        </w:rPr>
        <w:t xml:space="preserve">, </w:t>
      </w:r>
      <w:r w:rsidRPr="00996376">
        <w:rPr>
          <w:bCs/>
          <w:i/>
        </w:rPr>
        <w:t>Ckmm-Cre</w:t>
      </w:r>
      <w:r w:rsidRPr="00996376">
        <w:rPr>
          <w:bCs/>
          <w:vertAlign w:val="superscript"/>
        </w:rPr>
        <w:t>Tg/+</w:t>
      </w:r>
      <w:r>
        <w:rPr>
          <w:bCs/>
        </w:rPr>
        <w:t>), wild type mice</w:t>
      </w:r>
      <w:r w:rsidR="004E21CF">
        <w:rPr>
          <w:bCs/>
        </w:rPr>
        <w:t xml:space="preserve"> </w:t>
      </w:r>
      <w:r>
        <w:rPr>
          <w:bCs/>
        </w:rPr>
        <w:t>(</w:t>
      </w:r>
      <w:r w:rsidRPr="00996376">
        <w:rPr>
          <w:bCs/>
          <w:i/>
        </w:rPr>
        <w:t>Tsc1</w:t>
      </w:r>
      <w:r>
        <w:rPr>
          <w:bCs/>
          <w:i/>
          <w:vertAlign w:val="superscript"/>
        </w:rPr>
        <w:t>+/+</w:t>
      </w:r>
      <w:r>
        <w:rPr>
          <w:bCs/>
        </w:rPr>
        <w:t xml:space="preserve">, </w:t>
      </w:r>
      <w:r w:rsidRPr="00996376">
        <w:rPr>
          <w:bCs/>
          <w:i/>
        </w:rPr>
        <w:t>Ckmm-Cre</w:t>
      </w:r>
      <w:r>
        <w:rPr>
          <w:bCs/>
          <w:vertAlign w:val="superscript"/>
        </w:rPr>
        <w:t>+</w:t>
      </w:r>
      <w:r w:rsidRPr="00996376">
        <w:rPr>
          <w:bCs/>
          <w:vertAlign w:val="superscript"/>
        </w:rPr>
        <w:t>/+</w:t>
      </w:r>
      <w:r>
        <w:rPr>
          <w:bCs/>
        </w:rPr>
        <w:t>) and controls containing the transgene only (</w:t>
      </w:r>
      <w:r w:rsidRPr="00996376">
        <w:rPr>
          <w:bCs/>
          <w:i/>
        </w:rPr>
        <w:t>Tsc1</w:t>
      </w:r>
      <w:r>
        <w:rPr>
          <w:bCs/>
          <w:i/>
          <w:vertAlign w:val="superscript"/>
        </w:rPr>
        <w:t>+/+</w:t>
      </w:r>
      <w:r>
        <w:rPr>
          <w:bCs/>
        </w:rPr>
        <w:t xml:space="preserve">, </w:t>
      </w:r>
      <w:r w:rsidRPr="00996376">
        <w:rPr>
          <w:bCs/>
          <w:i/>
        </w:rPr>
        <w:t>Ckmm-Cre</w:t>
      </w:r>
      <w:r w:rsidRPr="00996376">
        <w:rPr>
          <w:bCs/>
          <w:vertAlign w:val="superscript"/>
        </w:rPr>
        <w:t>Tg/+</w:t>
      </w:r>
      <w:r>
        <w:rPr>
          <w:bCs/>
        </w:rPr>
        <w:t>)or the floxed allele only (</w:t>
      </w:r>
      <w:r w:rsidRPr="00996376">
        <w:rPr>
          <w:bCs/>
          <w:i/>
        </w:rPr>
        <w:t>Tsc1</w:t>
      </w:r>
      <w:r w:rsidRPr="00996376">
        <w:rPr>
          <w:bCs/>
          <w:i/>
          <w:vertAlign w:val="superscript"/>
        </w:rPr>
        <w:t>fl</w:t>
      </w:r>
      <w:r w:rsidRPr="00996376">
        <w:rPr>
          <w:bCs/>
          <w:vertAlign w:val="superscript"/>
        </w:rPr>
        <w:t>/fl</w:t>
      </w:r>
      <w:r>
        <w:rPr>
          <w:bCs/>
        </w:rPr>
        <w:t xml:space="preserve">, </w:t>
      </w:r>
      <w:r w:rsidRPr="00996376">
        <w:rPr>
          <w:bCs/>
          <w:i/>
        </w:rPr>
        <w:t>Ckmm-Cre</w:t>
      </w:r>
      <w:r>
        <w:rPr>
          <w:bCs/>
          <w:vertAlign w:val="superscript"/>
        </w:rPr>
        <w:t>+</w:t>
      </w:r>
      <w:r w:rsidRPr="00996376">
        <w:rPr>
          <w:bCs/>
          <w:vertAlign w:val="superscript"/>
        </w:rPr>
        <w:t>/+</w:t>
      </w:r>
      <w:r>
        <w:rPr>
          <w:bCs/>
        </w:rPr>
        <w:t xml:space="preserve">).  All four genotypes were evaluated for all experiments.  If there were no significant differences between the three control </w:t>
      </w:r>
      <w:del w:id="53" w:author="Microsoft Office User" w:date="2019-03-08T14:46:00Z">
        <w:r w:rsidDel="007B7563">
          <w:rPr>
            <w:bCs/>
          </w:rPr>
          <w:delText>strains</w:delText>
        </w:r>
      </w:del>
      <w:ins w:id="54" w:author="Microsoft Office User" w:date="2019-03-08T14:46:00Z">
        <w:r w:rsidR="007B7563">
          <w:rPr>
            <w:bCs/>
          </w:rPr>
          <w:t>genotypes</w:t>
        </w:r>
      </w:ins>
      <w:r>
        <w:rPr>
          <w:bCs/>
        </w:rPr>
        <w:t xml:space="preserve">, these were combined </w:t>
      </w:r>
      <w:r w:rsidR="00426050">
        <w:rPr>
          <w:bCs/>
        </w:rPr>
        <w:t>and labeled as Controls.</w:t>
      </w:r>
      <w:r w:rsidR="0039667E">
        <w:rPr>
          <w:bCs/>
        </w:rPr>
        <w:t xml:space="preserve">  </w:t>
      </w:r>
      <w:r w:rsidR="00002EA6">
        <w:rPr>
          <w:bCs/>
        </w:rPr>
        <w:t xml:space="preserve">Animals were sacrificed in either the fed or fasted state as indicated in the figure legends after isoflurane-induced anaesthesia </w:t>
      </w:r>
      <w:del w:id="55" w:author="Microsoft Office User" w:date="2019-03-08T14:47:00Z">
        <w:r w:rsidR="00002EA6" w:rsidDel="007B7563">
          <w:rPr>
            <w:bCs/>
          </w:rPr>
          <w:delText xml:space="preserve">and </w:delText>
        </w:r>
      </w:del>
      <w:ins w:id="56" w:author="Microsoft Office User" w:date="2019-03-08T14:47:00Z">
        <w:r w:rsidR="007B7563">
          <w:rPr>
            <w:bCs/>
          </w:rPr>
          <w:t xml:space="preserve">followed by </w:t>
        </w:r>
      </w:ins>
      <w:r w:rsidR="00002EA6">
        <w:rPr>
          <w:bCs/>
        </w:rPr>
        <w:t xml:space="preserve">cervical dislocation at approximately ZT3. </w:t>
      </w:r>
      <w:r w:rsidR="0086281F">
        <w:rPr>
          <w:bCs/>
        </w:rPr>
        <w:t xml:space="preserve">The University of Michigan and </w:t>
      </w:r>
      <w:r w:rsidR="0039667E">
        <w:rPr>
          <w:bCs/>
        </w:rPr>
        <w:t>UTHSC Institutional Animal Care and Use Committee</w:t>
      </w:r>
      <w:r w:rsidR="0086281F">
        <w:rPr>
          <w:bCs/>
        </w:rPr>
        <w:t>s</w:t>
      </w:r>
      <w:r w:rsidR="0039667E">
        <w:rPr>
          <w:bCs/>
        </w:rPr>
        <w:t xml:space="preserve"> approved all </w:t>
      </w:r>
      <w:r w:rsidR="00972512">
        <w:rPr>
          <w:bCs/>
        </w:rPr>
        <w:t xml:space="preserve">animal </w:t>
      </w:r>
      <w:r w:rsidR="0039667E">
        <w:rPr>
          <w:bCs/>
        </w:rPr>
        <w:t>procedures.</w:t>
      </w:r>
    </w:p>
    <w:p w14:paraId="742D7BB5" w14:textId="0FEFCCF0" w:rsidR="00365FE9" w:rsidRDefault="00365FE9" w:rsidP="00996376">
      <w:pPr>
        <w:rPr>
          <w:bCs/>
        </w:rPr>
      </w:pPr>
    </w:p>
    <w:p w14:paraId="7D95C22A" w14:textId="441D4E96" w:rsidR="00365FE9" w:rsidRDefault="00365FE9" w:rsidP="00365FE9">
      <w:pPr>
        <w:pStyle w:val="Heading2"/>
      </w:pPr>
      <w:r>
        <w:t xml:space="preserve">Insulin Tolerance </w:t>
      </w:r>
      <w:commentRangeStart w:id="57"/>
      <w:r>
        <w:t>Test</w:t>
      </w:r>
      <w:commentRangeEnd w:id="57"/>
      <w:r>
        <w:rPr>
          <w:rStyle w:val="CommentReference"/>
          <w:rFonts w:asciiTheme="minorHAnsi" w:eastAsiaTheme="minorEastAsia" w:hAnsiTheme="minorHAnsi" w:cstheme="minorBidi"/>
          <w:b w:val="0"/>
          <w:bCs w:val="0"/>
          <w:color w:val="auto"/>
        </w:rPr>
        <w:commentReference w:id="57"/>
      </w:r>
    </w:p>
    <w:p w14:paraId="07AE51A5" w14:textId="56C716D5" w:rsidR="00365FE9" w:rsidRDefault="00745DCE" w:rsidP="00365FE9">
      <w:commentRangeStart w:id="58"/>
      <w:ins w:id="59" w:author="Microsoft Office User" w:date="2019-03-08T14:57:00Z">
        <w:r>
          <w:t xml:space="preserve">Insulin tolerance tests were performed in </w:t>
        </w:r>
        <w:r w:rsidR="00686640">
          <w:t xml:space="preserve">high </w:t>
        </w:r>
      </w:ins>
      <w:ins w:id="60" w:author="Microsoft Office User" w:date="2019-03-08T14:58:00Z">
        <w:r w:rsidR="00686640">
          <w:t xml:space="preserve">fat fed mice at </w:t>
        </w:r>
      </w:ins>
      <w:ins w:id="61" w:author="Microsoft Office User" w:date="2019-03-08T15:01:00Z">
        <w:r w:rsidR="00ED65EB">
          <w:t>24 weeks of age.</w:t>
        </w:r>
      </w:ins>
      <w:ins w:id="62" w:author="Microsoft Office User" w:date="2019-03-08T15:02:00Z">
        <w:r w:rsidR="007276B1">
          <w:t xml:space="preserve"> </w:t>
        </w:r>
      </w:ins>
      <w:ins w:id="63" w:author="Microsoft Office User" w:date="2019-03-08T15:11:00Z">
        <w:r w:rsidR="00FF3C23">
          <w:t>The day p</w:t>
        </w:r>
      </w:ins>
      <w:ins w:id="64" w:author="Microsoft Office User" w:date="2019-03-08T15:02:00Z">
        <w:r w:rsidR="007276B1">
          <w:t>rior to the test, body composition was determined via EchoMRI (Echo MRI1100</w:t>
        </w:r>
      </w:ins>
      <w:ins w:id="65" w:author="Microsoft Office User" w:date="2019-03-08T15:03:00Z">
        <w:r w:rsidR="007276B1">
          <w:t>, Houston, TX</w:t>
        </w:r>
      </w:ins>
      <w:ins w:id="66" w:author="Microsoft Office User" w:date="2019-03-08T15:02:00Z">
        <w:r w:rsidR="007276B1">
          <w:t>)</w:t>
        </w:r>
      </w:ins>
      <w:ins w:id="67" w:author="Microsoft Office User" w:date="2019-03-08T15:03:00Z">
        <w:r w:rsidR="007276B1">
          <w:t xml:space="preserve"> and lean mass values were used to calculate insulin dose</w:t>
        </w:r>
      </w:ins>
      <w:ins w:id="68" w:author="Microsoft Office User" w:date="2019-03-08T15:09:00Z">
        <w:r w:rsidR="002E6FE7">
          <w:t xml:space="preserve"> (1 U/kg </w:t>
        </w:r>
      </w:ins>
      <w:ins w:id="69" w:author="Microsoft Office User" w:date="2019-03-08T15:15:00Z">
        <w:r w:rsidR="00FF3C23">
          <w:t xml:space="preserve">of </w:t>
        </w:r>
      </w:ins>
      <w:ins w:id="70" w:author="Microsoft Office User" w:date="2019-03-08T15:09:00Z">
        <w:r w:rsidR="002E6FE7">
          <w:t>lean mass</w:t>
        </w:r>
      </w:ins>
      <w:ins w:id="71" w:author="Microsoft Office User" w:date="2019-03-08T15:15:00Z">
        <w:r w:rsidR="00FF3C23">
          <w:t>; Humulin R-100, Lilly, U.S.A</w:t>
        </w:r>
      </w:ins>
      <w:ins w:id="72" w:author="Microsoft Office User" w:date="2019-03-08T15:09:00Z">
        <w:r w:rsidR="002E6FE7">
          <w:t>)</w:t>
        </w:r>
      </w:ins>
      <w:ins w:id="73" w:author="Microsoft Office User" w:date="2019-03-08T15:03:00Z">
        <w:r w:rsidR="007276B1">
          <w:t xml:space="preserve">. </w:t>
        </w:r>
      </w:ins>
      <w:ins w:id="74" w:author="Microsoft Office User" w:date="2019-03-08T15:11:00Z">
        <w:r w:rsidR="00A055D7">
          <w:t>On the</w:t>
        </w:r>
        <w:r w:rsidR="00A81190">
          <w:t xml:space="preserve"> day of the </w:t>
        </w:r>
      </w:ins>
      <w:ins w:id="75" w:author="Microsoft Office User" w:date="2019-03-08T15:26:00Z">
        <w:r w:rsidR="00901916">
          <w:t>test</w:t>
        </w:r>
      </w:ins>
      <w:ins w:id="76" w:author="Microsoft Office User" w:date="2019-03-08T15:21:00Z">
        <w:r w:rsidR="00A81190">
          <w:t>,</w:t>
        </w:r>
      </w:ins>
      <w:ins w:id="77" w:author="Microsoft Office User" w:date="2019-03-08T15:11:00Z">
        <w:r w:rsidR="00A81190">
          <w:t xml:space="preserve"> </w:t>
        </w:r>
      </w:ins>
      <w:ins w:id="78" w:author="Microsoft Office User" w:date="2019-03-08T15:20:00Z">
        <w:r w:rsidR="00A81190">
          <w:t>f</w:t>
        </w:r>
      </w:ins>
      <w:ins w:id="79" w:author="Microsoft Office User" w:date="2019-03-08T15:11:00Z">
        <w:r w:rsidR="00FF3C23">
          <w:t>asting blood glucose concentrations were determined</w:t>
        </w:r>
      </w:ins>
      <w:ins w:id="80" w:author="Microsoft Office User" w:date="2019-03-08T15:12:00Z">
        <w:r w:rsidR="00FF3C23">
          <w:t xml:space="preserve"> f</w:t>
        </w:r>
      </w:ins>
      <w:ins w:id="81" w:author="Microsoft Office User" w:date="2019-03-08T15:04:00Z">
        <w:r w:rsidR="00CE506D">
          <w:t>ollowing a 6 hr fast,</w:t>
        </w:r>
        <w:r w:rsidR="00FF3C23">
          <w:t xml:space="preserve"> </w:t>
        </w:r>
      </w:ins>
      <w:ins w:id="82" w:author="Microsoft Office User" w:date="2019-03-08T15:12:00Z">
        <w:r w:rsidR="00FF3C23">
          <w:t>after which</w:t>
        </w:r>
      </w:ins>
      <w:ins w:id="83" w:author="Microsoft Office User" w:date="2019-03-08T15:04:00Z">
        <w:r w:rsidR="00FF3C23">
          <w:t xml:space="preserve"> </w:t>
        </w:r>
      </w:ins>
      <w:ins w:id="84" w:author="Microsoft Office User" w:date="2019-03-08T15:12:00Z">
        <w:r w:rsidR="00FF3C23">
          <w:t>mice received an intraperitoneal injection of in</w:t>
        </w:r>
      </w:ins>
      <w:ins w:id="85" w:author="Microsoft Office User" w:date="2019-03-08T15:25:00Z">
        <w:r w:rsidR="0021683F">
          <w:t>s</w:t>
        </w:r>
      </w:ins>
      <w:ins w:id="86" w:author="Microsoft Office User" w:date="2019-03-08T15:12:00Z">
        <w:r w:rsidR="00FF3C23">
          <w:t xml:space="preserve">ulin. Blood </w:t>
        </w:r>
      </w:ins>
      <w:ins w:id="87" w:author="Microsoft Office User" w:date="2019-03-08T15:13:00Z">
        <w:r w:rsidR="00FF3C23">
          <w:t>glucose was monitored over a two hour period post-injection</w:t>
        </w:r>
      </w:ins>
      <w:ins w:id="88" w:author="Microsoft Office User" w:date="2019-03-08T15:17:00Z">
        <w:r w:rsidR="00652649">
          <w:t xml:space="preserve"> (</w:t>
        </w:r>
      </w:ins>
      <w:ins w:id="89" w:author="Microsoft Office User" w:date="2019-03-08T15:14:00Z">
        <w:r w:rsidR="00FF3C23" w:rsidRPr="00FF3C23">
          <w:t>One Touch Ultra2 hand-held glucometer</w:t>
        </w:r>
      </w:ins>
      <w:ins w:id="90" w:author="Microsoft Office User" w:date="2019-03-08T15:17:00Z">
        <w:r w:rsidR="00652649">
          <w:t>,</w:t>
        </w:r>
      </w:ins>
      <w:ins w:id="91" w:author="Microsoft Office User" w:date="2019-03-08T15:14:00Z">
        <w:r w:rsidR="00652649">
          <w:t xml:space="preserve"> </w:t>
        </w:r>
        <w:r w:rsidR="00FF3C23" w:rsidRPr="00FF3C23">
          <w:t>LifeScan Europe, Zug, Switzerland)</w:t>
        </w:r>
      </w:ins>
      <w:ins w:id="92" w:author="Microsoft Office User" w:date="2019-03-08T15:17:00Z">
        <w:r w:rsidR="00652649">
          <w:t>.</w:t>
        </w:r>
      </w:ins>
      <w:commentRangeEnd w:id="58"/>
      <w:ins w:id="93" w:author="Microsoft Office User" w:date="2019-03-08T15:23:00Z">
        <w:r w:rsidR="00E6036F">
          <w:rPr>
            <w:rStyle w:val="CommentReference"/>
          </w:rPr>
          <w:commentReference w:id="58"/>
        </w:r>
      </w:ins>
    </w:p>
    <w:p w14:paraId="305CD7B9" w14:textId="77777777" w:rsidR="00365FE9" w:rsidRPr="00365FE9" w:rsidRDefault="00365FE9" w:rsidP="00365FE9"/>
    <w:p w14:paraId="6C4B3B25" w14:textId="516E154B" w:rsidR="0039667E" w:rsidRDefault="00B3409A" w:rsidP="0039667E">
      <w:pPr>
        <w:pStyle w:val="Heading2"/>
      </w:pPr>
      <w:r>
        <w:t>Body Composition</w:t>
      </w:r>
      <w:r w:rsidR="00E55F38">
        <w:t xml:space="preserve"> and </w:t>
      </w:r>
      <w:ins w:id="94" w:author="Erin Stephenson" w:date="2019-03-08T16:13:00Z">
        <w:r w:rsidR="00107884">
          <w:t xml:space="preserve">Indirect </w:t>
        </w:r>
      </w:ins>
      <w:r w:rsidR="00E55F38">
        <w:t>Calorimetry</w:t>
      </w:r>
    </w:p>
    <w:p w14:paraId="609ADDB8" w14:textId="223A825C" w:rsidR="00502BBA" w:rsidRDefault="00247862" w:rsidP="0052183D">
      <w:moveToRangeStart w:id="95" w:author="Microsoft Office User" w:date="2019-03-08T15:40:00Z" w:name="move2952040"/>
      <w:moveTo w:id="96" w:author="Microsoft Office User" w:date="2019-03-08T15:40:00Z">
        <w:del w:id="97" w:author="Microsoft Office User" w:date="2019-03-08T15:40:00Z">
          <w:r w:rsidDel="00247862">
            <w:rPr>
              <w:bCs/>
            </w:rPr>
            <w:delText>B</w:delText>
          </w:r>
        </w:del>
      </w:moveTo>
      <w:ins w:id="98" w:author="Microsoft Office User" w:date="2019-03-08T15:40:00Z">
        <w:r>
          <w:rPr>
            <w:bCs/>
          </w:rPr>
          <w:t>Total b</w:t>
        </w:r>
      </w:ins>
      <w:moveTo w:id="99" w:author="Microsoft Office User" w:date="2019-03-08T15:40:00Z">
        <w:r>
          <w:rPr>
            <w:bCs/>
          </w:rPr>
          <w:t>ody weights were determined using a standard scale</w:t>
        </w:r>
      </w:moveTo>
      <w:ins w:id="100" w:author="Microsoft Office User" w:date="2019-03-08T15:40:00Z">
        <w:r>
          <w:rPr>
            <w:bCs/>
          </w:rPr>
          <w:t>, whereas b</w:t>
        </w:r>
      </w:ins>
      <w:moveTo w:id="101" w:author="Microsoft Office User" w:date="2019-03-08T15:40:00Z">
        <w:del w:id="102" w:author="Microsoft Office User" w:date="2019-03-08T15:40:00Z">
          <w:r w:rsidDel="00247862">
            <w:rPr>
              <w:bCs/>
            </w:rPr>
            <w:delText xml:space="preserve">. </w:delText>
          </w:r>
        </w:del>
      </w:moveTo>
      <w:moveToRangeEnd w:id="95"/>
      <w:del w:id="103" w:author="Microsoft Office User" w:date="2019-03-08T15:40:00Z">
        <w:r w:rsidR="0039667E" w:rsidDel="00247862">
          <w:rPr>
            <w:bCs/>
          </w:rPr>
          <w:delText>B</w:delText>
        </w:r>
      </w:del>
      <w:r w:rsidR="0039667E">
        <w:rPr>
          <w:bCs/>
        </w:rPr>
        <w:t>ody composition w</w:t>
      </w:r>
      <w:r w:rsidR="00B3409A">
        <w:rPr>
          <w:bCs/>
        </w:rPr>
        <w:t xml:space="preserve">as determined using an </w:t>
      </w:r>
      <w:del w:id="104" w:author="Microsoft Office User" w:date="2019-03-08T15:27:00Z">
        <w:r w:rsidR="00B3409A" w:rsidDel="00362533">
          <w:rPr>
            <w:bCs/>
          </w:rPr>
          <w:delText xml:space="preserve">echoMRI </w:delText>
        </w:r>
      </w:del>
      <w:ins w:id="105" w:author="Microsoft Office User" w:date="2019-03-08T15:27:00Z">
        <w:r w:rsidR="00362533">
          <w:rPr>
            <w:bCs/>
          </w:rPr>
          <w:t xml:space="preserve">EchoMRI </w:t>
        </w:r>
      </w:ins>
      <w:r w:rsidR="00B3409A">
        <w:rPr>
          <w:bCs/>
        </w:rPr>
        <w:t>1</w:t>
      </w:r>
      <w:r w:rsidR="00D2057A">
        <w:rPr>
          <w:bCs/>
        </w:rPr>
        <w:t>100</w:t>
      </w:r>
      <w:r w:rsidR="000850D2">
        <w:rPr>
          <w:bCs/>
        </w:rPr>
        <w:t xml:space="preserve"> at approximately ZT10</w:t>
      </w:r>
      <w:r w:rsidR="00D2057A">
        <w:rPr>
          <w:bCs/>
        </w:rPr>
        <w:t xml:space="preserve">. </w:t>
      </w:r>
      <w:moveToRangeStart w:id="106" w:author="Erin Stephenson" w:date="2019-03-08T16:13:00Z" w:name="move2954020"/>
      <w:moveTo w:id="107" w:author="Erin Stephenson" w:date="2019-03-08T16:13:00Z">
        <w:r w:rsidR="003E0F4D">
          <w:rPr>
            <w:bCs/>
          </w:rPr>
          <w:t>Adipose tissue depot weights were determined post-mortem for both the left and right hand side and combined as total weights.</w:t>
        </w:r>
        <w:r w:rsidR="003E0F4D">
          <w:t xml:space="preserve">  </w:t>
        </w:r>
      </w:moveTo>
      <w:moveFromRangeStart w:id="108" w:author="Microsoft Office User" w:date="2019-03-08T15:40:00Z" w:name="move2952040"/>
      <w:moveToRangeEnd w:id="106"/>
      <w:moveFrom w:id="109" w:author="Microsoft Office User" w:date="2019-03-08T15:40:00Z">
        <w:r w:rsidR="00D2057A" w:rsidDel="00247862">
          <w:rPr>
            <w:bCs/>
          </w:rPr>
          <w:t xml:space="preserve"> </w:t>
        </w:r>
        <w:r w:rsidR="00B3409A" w:rsidDel="00247862">
          <w:rPr>
            <w:bCs/>
          </w:rPr>
          <w:t>Body weights were determined using a standard scale.</w:t>
        </w:r>
        <w:r w:rsidR="00583F7C" w:rsidDel="00247862">
          <w:rPr>
            <w:bCs/>
          </w:rPr>
          <w:t xml:space="preserve"> </w:t>
        </w:r>
        <w:r w:rsidR="00583F7C" w:rsidDel="008C51BA">
          <w:rPr>
            <w:bCs/>
          </w:rPr>
          <w:t xml:space="preserve"> </w:t>
        </w:r>
      </w:moveFrom>
      <w:moveFromRangeEnd w:id="108"/>
      <w:del w:id="110" w:author="Microsoft Office User" w:date="2019-03-08T15:36:00Z">
        <w:r w:rsidR="000C5F3E" w:rsidDel="008C51BA">
          <w:rPr>
            <w:bCs/>
          </w:rPr>
          <w:delText>Tissue</w:delText>
        </w:r>
        <w:r w:rsidR="00583F7C" w:rsidDel="008C51BA">
          <w:rPr>
            <w:bCs/>
          </w:rPr>
          <w:delText xml:space="preserve"> weights were </w:delText>
        </w:r>
        <w:r w:rsidR="000C5F3E" w:rsidDel="008C51BA">
          <w:rPr>
            <w:bCs/>
          </w:rPr>
          <w:delText>determined</w:delText>
        </w:r>
        <w:r w:rsidR="00583F7C" w:rsidDel="008C51BA">
          <w:rPr>
            <w:bCs/>
          </w:rPr>
          <w:delText xml:space="preserve"> for both the left and righ</w:delText>
        </w:r>
        <w:r w:rsidR="000C5F3E" w:rsidDel="008C51BA">
          <w:rPr>
            <w:bCs/>
          </w:rPr>
          <w:delText xml:space="preserve">t hand side </w:delText>
        </w:r>
      </w:del>
      <w:del w:id="111" w:author="Microsoft Office User" w:date="2019-03-08T15:32:00Z">
        <w:r w:rsidR="000C5F3E" w:rsidDel="005365AD">
          <w:rPr>
            <w:bCs/>
          </w:rPr>
          <w:delText xml:space="preserve">tissue </w:delText>
        </w:r>
      </w:del>
      <w:del w:id="112" w:author="Microsoft Office User" w:date="2019-03-08T15:36:00Z">
        <w:r w:rsidR="000C5F3E" w:rsidDel="008C51BA">
          <w:rPr>
            <w:bCs/>
          </w:rPr>
          <w:delText>and combined as total weights</w:delText>
        </w:r>
        <w:r w:rsidR="001B5133" w:rsidDel="008C51BA">
          <w:rPr>
            <w:bCs/>
          </w:rPr>
          <w:delText>.</w:delText>
        </w:r>
        <w:r w:rsidR="001B5133" w:rsidDel="008C51BA">
          <w:delText xml:space="preserve">  </w:delText>
        </w:r>
      </w:del>
      <w:r w:rsidR="0052183D">
        <w:t xml:space="preserve">For </w:t>
      </w:r>
      <w:ins w:id="113" w:author="Microsoft Office User" w:date="2019-03-08T15:32:00Z">
        <w:r w:rsidR="005365AD">
          <w:t xml:space="preserve">indirect </w:t>
        </w:r>
      </w:ins>
      <w:r w:rsidR="00D86AFE">
        <w:t xml:space="preserve">calorimetry </w:t>
      </w:r>
      <w:r w:rsidR="0052183D">
        <w:t xml:space="preserve">studies, </w:t>
      </w:r>
      <w:r w:rsidR="002A7B4B">
        <w:t xml:space="preserve">physical </w:t>
      </w:r>
      <w:del w:id="114" w:author="Microsoft Office User" w:date="2019-03-08T15:33:00Z">
        <w:r w:rsidR="002A7B4B" w:rsidDel="005365AD">
          <w:delText>movement</w:delText>
        </w:r>
      </w:del>
      <w:ins w:id="115" w:author="Microsoft Office User" w:date="2019-03-08T15:33:00Z">
        <w:r w:rsidR="005365AD">
          <w:t>activity</w:t>
        </w:r>
      </w:ins>
      <w:del w:id="116" w:author="Microsoft Office User" w:date="2019-03-08T15:33:00Z">
        <w:r w:rsidR="002A7B4B" w:rsidDel="005365AD">
          <w:delText xml:space="preserve"> and calorimetry</w:delText>
        </w:r>
      </w:del>
      <w:ins w:id="117" w:author="Microsoft Office User" w:date="2019-03-08T15:33:00Z">
        <w:r w:rsidR="005365AD">
          <w:t>, VO</w:t>
        </w:r>
        <w:r w:rsidR="005365AD" w:rsidRPr="005365AD">
          <w:rPr>
            <w:vertAlign w:val="subscript"/>
            <w:rPrChange w:id="118" w:author="Microsoft Office User" w:date="2019-03-08T15:33:00Z">
              <w:rPr/>
            </w:rPrChange>
          </w:rPr>
          <w:t>2</w:t>
        </w:r>
        <w:r w:rsidR="005365AD">
          <w:t xml:space="preserve"> and VCO</w:t>
        </w:r>
        <w:r w:rsidR="005365AD" w:rsidRPr="005365AD">
          <w:rPr>
            <w:vertAlign w:val="subscript"/>
            <w:rPrChange w:id="119" w:author="Microsoft Office User" w:date="2019-03-08T15:33:00Z">
              <w:rPr/>
            </w:rPrChange>
          </w:rPr>
          <w:t>2</w:t>
        </w:r>
      </w:ins>
      <w:r w:rsidR="002A7B4B">
        <w:t xml:space="preserve"> </w:t>
      </w:r>
      <w:del w:id="120" w:author="Microsoft Office User" w:date="2019-03-08T15:32:00Z">
        <w:r w:rsidR="002A7B4B" w:rsidDel="005365AD">
          <w:delText xml:space="preserve">was </w:delText>
        </w:r>
      </w:del>
      <w:ins w:id="121" w:author="Microsoft Office User" w:date="2019-03-08T15:32:00Z">
        <w:r w:rsidR="005365AD">
          <w:t xml:space="preserve">were </w:t>
        </w:r>
      </w:ins>
      <w:r w:rsidR="002A7B4B">
        <w:t xml:space="preserve">determined using a </w:t>
      </w:r>
      <w:ins w:id="122" w:author="Microsoft Office User" w:date="2019-03-08T15:35:00Z">
        <w:r w:rsidR="005365AD">
          <w:t xml:space="preserve">home-cage style </w:t>
        </w:r>
      </w:ins>
      <w:del w:id="123" w:author="Microsoft Office User" w:date="2019-03-08T15:34:00Z">
        <w:r w:rsidR="002A7B4B" w:rsidDel="005365AD">
          <w:delText xml:space="preserve">comprehensive </w:delText>
        </w:r>
      </w:del>
      <w:ins w:id="124" w:author="Microsoft Office User" w:date="2019-03-08T15:34:00Z">
        <w:r w:rsidR="005365AD">
          <w:t>Comprehensive L</w:t>
        </w:r>
      </w:ins>
      <w:del w:id="125" w:author="Microsoft Office User" w:date="2019-03-08T15:34:00Z">
        <w:r w:rsidR="002A7B4B" w:rsidDel="005365AD">
          <w:delText>l</w:delText>
        </w:r>
      </w:del>
      <w:r w:rsidR="002A7B4B">
        <w:t xml:space="preserve">aboratory </w:t>
      </w:r>
      <w:ins w:id="126" w:author="Microsoft Office User" w:date="2019-03-08T15:34:00Z">
        <w:r w:rsidR="005365AD">
          <w:t>A</w:t>
        </w:r>
      </w:ins>
      <w:del w:id="127" w:author="Microsoft Office User" w:date="2019-03-08T15:34:00Z">
        <w:r w:rsidR="002A7B4B" w:rsidDel="005365AD">
          <w:delText>a</w:delText>
        </w:r>
      </w:del>
      <w:r w:rsidR="002A7B4B">
        <w:t xml:space="preserve">nimal </w:t>
      </w:r>
      <w:ins w:id="128" w:author="Microsoft Office User" w:date="2019-03-08T15:34:00Z">
        <w:r w:rsidR="005365AD">
          <w:t>M</w:t>
        </w:r>
      </w:ins>
      <w:del w:id="129" w:author="Microsoft Office User" w:date="2019-03-08T15:34:00Z">
        <w:r w:rsidR="002A7B4B" w:rsidDel="005365AD">
          <w:delText>m</w:delText>
        </w:r>
      </w:del>
      <w:r w:rsidR="002A7B4B">
        <w:t xml:space="preserve">onitoring </w:t>
      </w:r>
      <w:ins w:id="130" w:author="Microsoft Office User" w:date="2019-03-08T15:34:00Z">
        <w:r w:rsidR="005365AD">
          <w:t>S</w:t>
        </w:r>
      </w:ins>
      <w:del w:id="131" w:author="Microsoft Office User" w:date="2019-03-08T15:34:00Z">
        <w:r w:rsidR="002A7B4B" w:rsidDel="005365AD">
          <w:delText>s</w:delText>
        </w:r>
      </w:del>
      <w:r w:rsidR="002A7B4B">
        <w:t>ystem</w:t>
      </w:r>
      <w:del w:id="132" w:author="Microsoft Office User" w:date="2019-03-08T15:34:00Z">
        <w:r w:rsidR="002A7B4B" w:rsidDel="005365AD">
          <w:delText xml:space="preserve"> from</w:delText>
        </w:r>
      </w:del>
      <w:r w:rsidR="002A7B4B">
        <w:t xml:space="preserve"> </w:t>
      </w:r>
      <w:ins w:id="133" w:author="Microsoft Office User" w:date="2019-03-08T15:34:00Z">
        <w:r w:rsidR="005365AD">
          <w:t>(</w:t>
        </w:r>
      </w:ins>
      <w:ins w:id="134" w:author="Erin Stephenson" w:date="2019-03-08T16:06:00Z">
        <w:r w:rsidR="00FE63C1">
          <w:t xml:space="preserve">CLAMS, </w:t>
        </w:r>
      </w:ins>
      <w:r w:rsidR="002A7B4B">
        <w:t>Columbus Instruments</w:t>
      </w:r>
      <w:ins w:id="135" w:author="Microsoft Office User" w:date="2019-03-08T15:34:00Z">
        <w:r w:rsidR="005365AD">
          <w:t>, Columbus, OH</w:t>
        </w:r>
      </w:ins>
      <w:ins w:id="136" w:author="Microsoft Office User" w:date="2019-03-08T15:35:00Z">
        <w:r w:rsidR="005365AD">
          <w:t>) with hanging feeders</w:t>
        </w:r>
      </w:ins>
      <w:ins w:id="137" w:author="Microsoft Office User" w:date="2019-03-08T15:41:00Z">
        <w:r>
          <w:t>,</w:t>
        </w:r>
      </w:ins>
      <w:ins w:id="138" w:author="Microsoft Office User" w:date="2019-03-08T15:35:00Z">
        <w:r w:rsidR="005365AD">
          <w:t xml:space="preserve"> under </w:t>
        </w:r>
      </w:ins>
      <w:del w:id="139" w:author="Microsoft Office User" w:date="2019-03-08T15:35:00Z">
        <w:r w:rsidR="002A7B4B" w:rsidDel="005365AD">
          <w:delText>.  These experiments were per</w:delText>
        </w:r>
        <w:r w:rsidR="00D86AFE" w:rsidDel="005365AD">
          <w:delText xml:space="preserve">formed in </w:delText>
        </w:r>
      </w:del>
      <w:r w:rsidR="00D86AFE">
        <w:t>light and temperature-</w:t>
      </w:r>
      <w:r w:rsidR="002A7B4B">
        <w:lastRenderedPageBreak/>
        <w:t xml:space="preserve">controlled </w:t>
      </w:r>
      <w:del w:id="140" w:author="Microsoft Office User" w:date="2019-03-08T15:35:00Z">
        <w:r w:rsidR="002A7B4B" w:rsidDel="005365AD">
          <w:delText>enclosures a</w:delText>
        </w:r>
      </w:del>
      <w:ins w:id="141" w:author="Microsoft Office User" w:date="2019-03-08T15:35:00Z">
        <w:r w:rsidR="005365AD">
          <w:t>conditions</w:t>
        </w:r>
      </w:ins>
      <w:del w:id="142" w:author="Microsoft Office User" w:date="2019-03-08T15:35:00Z">
        <w:r w:rsidR="002A7B4B" w:rsidDel="005365AD">
          <w:delText>t</w:delText>
        </w:r>
      </w:del>
      <w:r w:rsidR="002A7B4B">
        <w:t xml:space="preserve"> </w:t>
      </w:r>
      <w:ins w:id="143" w:author="Microsoft Office User" w:date="2019-03-08T15:35:00Z">
        <w:r>
          <w:t>(</w:t>
        </w:r>
      </w:ins>
      <w:ins w:id="144" w:author="Microsoft Office User" w:date="2019-03-08T15:41:00Z">
        <w:r>
          <w:t xml:space="preserve">12:12hr, </w:t>
        </w:r>
      </w:ins>
      <w:r w:rsidR="002A7B4B">
        <w:t>25</w:t>
      </w:r>
      <w:ins w:id="145" w:author="Microsoft Office User" w:date="2019-03-08T15:41:00Z">
        <w:r>
          <w:rPr>
            <w:rFonts w:ascii="Garamond" w:hAnsi="Garamond"/>
          </w:rPr>
          <w:t>º</w:t>
        </w:r>
      </w:ins>
      <w:r w:rsidR="002A7B4B">
        <w:t>C</w:t>
      </w:r>
      <w:ins w:id="146" w:author="Microsoft Office User" w:date="2019-03-08T15:41:00Z">
        <w:r>
          <w:t>)</w:t>
        </w:r>
      </w:ins>
      <w:del w:id="147" w:author="Microsoft Office User" w:date="2019-03-08T15:35:00Z">
        <w:r w:rsidR="002A7B4B" w:rsidDel="005365AD">
          <w:delText>, in home-cage style cages with hanging feeders</w:delText>
        </w:r>
      </w:del>
      <w:r w:rsidR="002A7B4B">
        <w:t>.</w:t>
      </w:r>
      <w:del w:id="148" w:author="Microsoft Office User" w:date="2019-03-08T15:36:00Z">
        <w:r w:rsidR="002A7B4B" w:rsidDel="008F615C">
          <w:delText xml:space="preserve"> </w:delText>
        </w:r>
      </w:del>
      <w:r w:rsidR="002A7B4B">
        <w:t xml:space="preserve"> The first 6h of measurements were discarded</w:t>
      </w:r>
      <w:ins w:id="149" w:author="Microsoft Office User" w:date="2019-03-08T15:36:00Z">
        <w:r w:rsidR="008C51BA">
          <w:t xml:space="preserve"> to accommodate acclimation</w:t>
        </w:r>
      </w:ins>
      <w:r w:rsidR="002A7B4B">
        <w:t xml:space="preserve">, after which </w:t>
      </w:r>
      <w:del w:id="150" w:author="Microsoft Office User" w:date="2019-03-08T15:37:00Z">
        <w:r w:rsidR="002A7B4B" w:rsidDel="008C51BA">
          <w:delText xml:space="preserve">animals were acclimatized to their new surroundings.  Single-animal </w:delText>
        </w:r>
      </w:del>
      <w:r w:rsidR="002A7B4B">
        <w:t xml:space="preserve">measurements </w:t>
      </w:r>
      <w:del w:id="151" w:author="Erin Stephenson" w:date="2019-03-08T16:14:00Z">
        <w:r w:rsidR="002A7B4B" w:rsidDel="00F7415D">
          <w:delText>were collected</w:delText>
        </w:r>
      </w:del>
      <w:ins w:id="152" w:author="Erin Stephenson" w:date="2019-03-08T16:14:00Z">
        <w:r w:rsidR="00F7415D">
          <w:t>continued</w:t>
        </w:r>
      </w:ins>
      <w:r w:rsidR="002A7B4B">
        <w:t xml:space="preserve"> over th</w:t>
      </w:r>
      <w:ins w:id="153" w:author="Erin Stephenson" w:date="2019-03-08T16:14:00Z">
        <w:r w:rsidR="00F7415D">
          <w:t>r</w:t>
        </w:r>
      </w:ins>
      <w:r w:rsidR="002A7B4B">
        <w:t>e</w:t>
      </w:r>
      <w:ins w:id="154" w:author="Erin Stephenson" w:date="2019-03-08T16:14:00Z">
        <w:r w:rsidR="00F7415D">
          <w:t>e</w:t>
        </w:r>
      </w:ins>
      <w:r w:rsidR="002A7B4B">
        <w:t xml:space="preserve"> co</w:t>
      </w:r>
      <w:ins w:id="155" w:author="Erin Stephenson" w:date="2019-03-08T16:14:00Z">
        <w:r w:rsidR="00F7415D">
          <w:t>nsecutive</w:t>
        </w:r>
      </w:ins>
      <w:del w:id="156" w:author="Erin Stephenson" w:date="2019-03-08T16:14:00Z">
        <w:r w:rsidR="002A7B4B" w:rsidDel="00F7415D">
          <w:delText>urse of</w:delText>
        </w:r>
      </w:del>
      <w:del w:id="157" w:author="Erin Stephenson" w:date="2019-03-08T16:15:00Z">
        <w:r w:rsidR="002A7B4B" w:rsidDel="00F7415D">
          <w:delText xml:space="preserve"> 3</w:delText>
        </w:r>
      </w:del>
      <w:r w:rsidR="002A7B4B">
        <w:t xml:space="preserve"> days.  </w:t>
      </w:r>
      <w:commentRangeStart w:id="158"/>
      <w:r w:rsidR="002A7B4B">
        <w:t xml:space="preserve">Oxygen consumption was </w:t>
      </w:r>
      <w:del w:id="159" w:author="Erin Stephenson" w:date="2019-03-08T16:02:00Z">
        <w:r w:rsidR="002A7B4B" w:rsidDel="006F76FF">
          <w:delText xml:space="preserve">normalized to lean body mass (as determined by echoMRI, described above) and </w:delText>
        </w:r>
      </w:del>
      <w:r w:rsidR="002A7B4B">
        <w:t xml:space="preserve">analyzed by mixed linear models with the considerations described in </w:t>
      </w:r>
      <w:r w:rsidR="002A7B4B">
        <w:fldChar w:fldCharType="begin" w:fldLock="1"/>
      </w:r>
      <w:r w:rsidR="00867669">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mendeley":{"formattedCitation":"[37]","plainTextFormattedCitation":"[37]","previouslyFormattedCitation":"[37]"},"properties":{"noteIndex":0},"schema":"https://github.com/citation-style-language/schema/raw/master/csl-citation.json"}</w:instrText>
      </w:r>
      <w:r w:rsidR="002A7B4B">
        <w:fldChar w:fldCharType="separate"/>
      </w:r>
      <w:r w:rsidR="003840F7" w:rsidRPr="003840F7">
        <w:rPr>
          <w:noProof/>
        </w:rPr>
        <w:t>[37]</w:t>
      </w:r>
      <w:r w:rsidR="002A7B4B">
        <w:fldChar w:fldCharType="end"/>
      </w:r>
      <w:ins w:id="160" w:author="Microsoft Office User" w:date="2019-03-08T15:47:00Z">
        <w:r w:rsidR="001F1F8C">
          <w:t xml:space="preserve"> </w:t>
        </w:r>
        <w:r w:rsidR="001F1F8C" w:rsidRPr="007F68D4">
          <w:rPr>
            <w:strike/>
            <w:rPrChange w:id="161" w:author="Erin Stephenson" w:date="2019-03-08T16:12:00Z">
              <w:rPr/>
            </w:rPrChange>
          </w:rPr>
          <w:t>and normalized to lean body mass</w:t>
        </w:r>
      </w:ins>
      <w:r w:rsidR="002A7B4B">
        <w:t>.</w:t>
      </w:r>
      <w:commentRangeEnd w:id="158"/>
      <w:r w:rsidR="001F1F8C">
        <w:rPr>
          <w:rStyle w:val="CommentReference"/>
        </w:rPr>
        <w:commentReference w:id="158"/>
      </w:r>
      <w:r w:rsidR="00B2365E">
        <w:t xml:space="preserve">  </w:t>
      </w:r>
      <w:ins w:id="162" w:author="Erin Stephenson" w:date="2019-03-08T16:11:00Z">
        <w:r w:rsidR="009B5ED5">
          <w:t xml:space="preserve">Energy expenditure was calculated as heat, using the Lusk equation in Oxymax software (Columbus Instruments, Columbus, OH). </w:t>
        </w:r>
      </w:ins>
      <w:r w:rsidR="00502BBA">
        <w:t>For rapamycin treatment</w:t>
      </w:r>
      <w:r w:rsidR="00C868B8">
        <w:t>s</w:t>
      </w:r>
      <w:r w:rsidR="00502BBA">
        <w:t xml:space="preserve">, </w:t>
      </w:r>
      <w:ins w:id="163" w:author="Erin Stephenson" w:date="2019-03-08T16:06:00Z">
        <w:r w:rsidR="00FE63C1">
          <w:t>animals were housed in th</w:t>
        </w:r>
        <w:r w:rsidR="00B4185D">
          <w:t xml:space="preserve">e CLAMS for nine consecutive </w:t>
        </w:r>
        <w:r w:rsidR="00FE63C1">
          <w:t>d</w:t>
        </w:r>
      </w:ins>
      <w:ins w:id="164" w:author="Erin Stephenson" w:date="2019-03-08T16:11:00Z">
        <w:r w:rsidR="00B4185D">
          <w:t>ays</w:t>
        </w:r>
      </w:ins>
      <w:ins w:id="165" w:author="Erin Stephenson" w:date="2019-03-08T16:06:00Z">
        <w:r w:rsidR="00FE63C1">
          <w:t xml:space="preserve">. </w:t>
        </w:r>
      </w:ins>
      <w:ins w:id="166" w:author="Erin Stephenson" w:date="2019-03-08T16:07:00Z">
        <w:r w:rsidR="000655C9">
          <w:t>Mice received four d</w:t>
        </w:r>
      </w:ins>
      <w:ins w:id="167" w:author="Erin Stephenson" w:date="2019-03-08T16:09:00Z">
        <w:r w:rsidR="0062778A">
          <w:t>ays</w:t>
        </w:r>
      </w:ins>
      <w:ins w:id="168" w:author="Erin Stephenson" w:date="2019-03-08T16:07:00Z">
        <w:r w:rsidR="000655C9">
          <w:t xml:space="preserve"> of vehicle </w:t>
        </w:r>
      </w:ins>
      <w:ins w:id="169" w:author="Erin Stephenson" w:date="2019-03-08T16:09:00Z">
        <w:r w:rsidR="0062778A">
          <w:t xml:space="preserve">treatment </w:t>
        </w:r>
      </w:ins>
      <w:ins w:id="170" w:author="Erin Stephenson" w:date="2019-03-08T16:07:00Z">
        <w:r w:rsidR="000655C9">
          <w:t>(1% Tween, 1% PEG-8000)</w:t>
        </w:r>
        <w:r w:rsidR="000655C9">
          <w:t>, followed by three d</w:t>
        </w:r>
      </w:ins>
      <w:ins w:id="171" w:author="Erin Stephenson" w:date="2019-03-08T16:08:00Z">
        <w:r w:rsidR="000655C9">
          <w:t>ays</w:t>
        </w:r>
      </w:ins>
      <w:ins w:id="172" w:author="Erin Stephenson" w:date="2019-03-08T16:07:00Z">
        <w:r w:rsidR="000655C9">
          <w:t xml:space="preserve"> of either vehicle or </w:t>
        </w:r>
      </w:ins>
      <w:ins w:id="173" w:author="Erin Stephenson" w:date="2019-03-08T16:08:00Z">
        <w:r w:rsidR="000655C9">
          <w:t xml:space="preserve">rapamycin </w:t>
        </w:r>
      </w:ins>
      <w:ins w:id="174" w:author="Erin Stephenson" w:date="2019-03-08T16:09:00Z">
        <w:r w:rsidR="0062778A">
          <w:t xml:space="preserve">treatment </w:t>
        </w:r>
      </w:ins>
      <w:ins w:id="175" w:author="Erin Stephenson" w:date="2019-03-08T16:08:00Z">
        <w:r w:rsidR="000655C9">
          <w:t>(</w:t>
        </w:r>
      </w:ins>
      <w:del w:id="176" w:author="Erin Stephenson" w:date="2019-03-08T16:08:00Z">
        <w:r w:rsidR="00502BBA" w:rsidDel="000655C9">
          <w:delText xml:space="preserve">animals were injected with </w:delText>
        </w:r>
      </w:del>
      <w:r w:rsidR="00502BBA">
        <w:t>3 mg/kg</w:t>
      </w:r>
      <w:ins w:id="177" w:author="Erin Stephenson" w:date="2019-03-08T16:05:00Z">
        <w:r w:rsidR="004B474D">
          <w:t>/d</w:t>
        </w:r>
      </w:ins>
      <w:ins w:id="178" w:author="Erin Stephenson" w:date="2019-03-08T16:08:00Z">
        <w:r w:rsidR="000655C9">
          <w:t xml:space="preserve">). </w:t>
        </w:r>
      </w:ins>
      <w:ins w:id="179" w:author="Erin Stephenson" w:date="2019-03-08T16:09:00Z">
        <w:r w:rsidR="0062778A">
          <w:t xml:space="preserve">Mice were then switched to a high fat diet, during which time mice continued to receive daily injections of either vehicle or rapamycin. </w:t>
        </w:r>
      </w:ins>
      <w:del w:id="180" w:author="Erin Stephenson" w:date="2019-03-08T16:08:00Z">
        <w:r w:rsidR="00502BBA" w:rsidDel="000655C9">
          <w:delText xml:space="preserve"> of rapamycin or </w:delText>
        </w:r>
      </w:del>
      <w:del w:id="181" w:author="Erin Stephenson" w:date="2019-03-08T16:10:00Z">
        <w:r w:rsidR="00502BBA" w:rsidDel="0062778A">
          <w:delText xml:space="preserve">a </w:delText>
        </w:r>
        <w:commentRangeStart w:id="182"/>
        <w:r w:rsidR="00502BBA" w:rsidDel="0062778A">
          <w:delText xml:space="preserve">vehicle </w:delText>
        </w:r>
        <w:commentRangeEnd w:id="182"/>
        <w:r w:rsidR="00502BBA" w:rsidDel="0062778A">
          <w:rPr>
            <w:rStyle w:val="CommentReference"/>
          </w:rPr>
          <w:commentReference w:id="182"/>
        </w:r>
      </w:del>
      <w:del w:id="183" w:author="Erin Stephenson" w:date="2019-03-08T16:07:00Z">
        <w:r w:rsidR="00502BBA" w:rsidDel="000655C9">
          <w:delText xml:space="preserve">(1% Tween, 1% PEG-8000).  </w:delText>
        </w:r>
      </w:del>
      <w:del w:id="184" w:author="Erin Stephenson" w:date="2019-03-08T16:10:00Z">
        <w:r w:rsidR="00502BBA" w:rsidDel="0062778A">
          <w:delText>For acute studies, animals were injected daily before switching diet to a high fat diet</w:delText>
        </w:r>
        <w:r w:rsidR="00AC7808" w:rsidDel="0062778A">
          <w:delText>.</w:delText>
        </w:r>
        <w:r w:rsidR="00502BBA" w:rsidDel="0062778A">
          <w:delText xml:space="preserve"> </w:delText>
        </w:r>
      </w:del>
      <w:moveFromRangeStart w:id="185" w:author="Erin Stephenson" w:date="2019-03-08T16:13:00Z" w:name="move2954020"/>
      <w:moveFrom w:id="186" w:author="Erin Stephenson" w:date="2019-03-08T16:13:00Z">
        <w:ins w:id="187" w:author="Microsoft Office User" w:date="2019-03-08T15:39:00Z">
          <w:r w:rsidDel="003E0F4D">
            <w:rPr>
              <w:bCs/>
            </w:rPr>
            <w:t>Adipose tissue depot weights were determined post-mortem for both the left and right hand side and combined as total weights.</w:t>
          </w:r>
          <w:r w:rsidDel="003E0F4D">
            <w:t xml:space="preserve">  </w:t>
          </w:r>
        </w:ins>
      </w:moveFrom>
      <w:moveFromRangeEnd w:id="185"/>
    </w:p>
    <w:p w14:paraId="01B056BA" w14:textId="2D6CB591" w:rsidR="0045067A" w:rsidRDefault="0045067A" w:rsidP="0045067A">
      <w:pPr>
        <w:pStyle w:val="Heading2"/>
      </w:pPr>
      <w:r>
        <w:t>Western Blotting</w:t>
      </w:r>
    </w:p>
    <w:p w14:paraId="64FBDD7B" w14:textId="1705FA05" w:rsidR="0045067A" w:rsidRDefault="0045067A" w:rsidP="0052183D">
      <w:r>
        <w:t>Protein lysates were generated in RIPA buffer</w:t>
      </w:r>
      <w:r w:rsidR="00C50D02">
        <w:t xml:space="preserve"> (50 mM Tris pH 7.4, 0.25% sodium deoxycholate, 1% NP40, 150 mM sodium choride, 1 mM EDTA, 100 </w:t>
      </w:r>
      <w:r w:rsidR="006F5D2C" w:rsidRPr="006F5D2C">
        <w:rPr>
          <w:rFonts w:ascii="Times New Roman" w:hAnsi="Times New Roman" w:cs="Times New Roman"/>
        </w:rPr>
        <w:t>μ</w:t>
      </w:r>
      <w:r w:rsidR="00C50D02">
        <w:t>M sodium vanadate, 5mM sodium fluoride, 10 mM sodium pyrophosphate and 1X protease inhibitors)</w:t>
      </w:r>
      <w:r>
        <w:t xml:space="preserve"> </w:t>
      </w:r>
      <w:r w:rsidR="001A7E83">
        <w:t xml:space="preserve">or HTNG buffer (50 mM HEPES, pH 7.4, 150 mM sodium chloride, 10% glycerol, 10% triton X-100 and 1X protease inhibitors) </w:t>
      </w:r>
      <w:r>
        <w:t>by mechanical disruption in a Qialyser for 5 minutes at 30Hz.  L</w:t>
      </w:r>
      <w:r w:rsidR="00C50D02">
        <w:t>ysates were clarified at 14 000 RPM</w:t>
      </w:r>
      <w:r>
        <w:t xml:space="preserve"> for 15 minutes and quantified by Bradford assays.  Proteins were separated by SDS-PAGE and blotted with antibodies described in the figure legends.  </w:t>
      </w:r>
      <w:commentRangeStart w:id="188"/>
      <w:r>
        <w:t>Antibodies</w:t>
      </w:r>
      <w:r w:rsidR="002D65EF">
        <w:t xml:space="preserve"> used in this study were</w:t>
      </w:r>
      <w:r>
        <w:t xml:space="preserve"> raised against </w:t>
      </w:r>
      <w:r w:rsidR="00723E82">
        <w:t xml:space="preserve">pS6 (pSer236/236, Cell Signaling #2211), S6 (Cell Signaling #2317), </w:t>
      </w:r>
      <w:r w:rsidR="009365EA">
        <w:t>GAPDH and Sarcolipin</w:t>
      </w:r>
      <w:r w:rsidR="002D65EF">
        <w:t xml:space="preserve">.  </w:t>
      </w:r>
      <w:commentRangeEnd w:id="188"/>
      <w:r w:rsidR="00A269C3">
        <w:rPr>
          <w:rStyle w:val="CommentReference"/>
        </w:rPr>
        <w:commentReference w:id="188"/>
      </w:r>
      <w:r w:rsidR="002D65EF">
        <w:t>Blots were visualized on a LiCor Odyssey and quantified using</w:t>
      </w:r>
      <w:r w:rsidR="00D86AFE">
        <w:t xml:space="preserve"> near-IR secondary antibodies</w:t>
      </w:r>
      <w:r w:rsidR="002D65EF">
        <w:t xml:space="preserve"> Image Studio software.</w:t>
      </w:r>
    </w:p>
    <w:p w14:paraId="5E5213C5" w14:textId="77777777" w:rsidR="0039397E" w:rsidRDefault="0039397E" w:rsidP="0052183D"/>
    <w:p w14:paraId="5B4A182B" w14:textId="77777777" w:rsidR="00F82FCB" w:rsidRDefault="00F82FCB" w:rsidP="00C868B8"/>
    <w:p w14:paraId="1B6BE666" w14:textId="49B1FB80" w:rsidR="00F82FCB" w:rsidRDefault="00F82FCB" w:rsidP="00F82FCB">
      <w:pPr>
        <w:pStyle w:val="Heading2"/>
      </w:pPr>
      <w:r>
        <w:lastRenderedPageBreak/>
        <w:t>RNA</w:t>
      </w:r>
      <w:r w:rsidR="00863DEF">
        <w:t xml:space="preserve"> S</w:t>
      </w:r>
      <w:r>
        <w:t>eq</w:t>
      </w:r>
      <w:r w:rsidR="00863DEF">
        <w:t>uencing</w:t>
      </w:r>
      <w:r>
        <w:t xml:space="preserve"> Analysis</w:t>
      </w:r>
      <w:r w:rsidR="00863DEF">
        <w:t xml:space="preserve"> and Bioinformatics</w:t>
      </w:r>
    </w:p>
    <w:p w14:paraId="7BC1C3E2" w14:textId="1FB5CF61" w:rsidR="00A269C3" w:rsidRPr="007151C0" w:rsidRDefault="00A269C3" w:rsidP="00F82FCB">
      <w:pPr>
        <w:pStyle w:val="Heading2"/>
        <w:rPr>
          <w:rFonts w:asciiTheme="minorHAnsi" w:eastAsiaTheme="minorEastAsia" w:hAnsiTheme="minorHAnsi" w:cstheme="minorBidi"/>
          <w:b w:val="0"/>
          <w:bCs w:val="0"/>
          <w:color w:val="auto"/>
          <w:sz w:val="24"/>
          <w:szCs w:val="24"/>
        </w:rPr>
      </w:pPr>
      <w:r w:rsidRPr="00A269C3">
        <w:rPr>
          <w:rFonts w:asciiTheme="minorHAnsi" w:eastAsiaTheme="minorEastAsia" w:hAnsiTheme="minorHAnsi" w:cstheme="minorBidi"/>
          <w:b w:val="0"/>
          <w:bCs w:val="0"/>
          <w:color w:val="auto"/>
          <w:sz w:val="24"/>
          <w:szCs w:val="24"/>
        </w:rPr>
        <w:t>Total RNA</w:t>
      </w:r>
      <w:r>
        <w:rPr>
          <w:rFonts w:asciiTheme="minorHAnsi" w:eastAsiaTheme="minorEastAsia" w:hAnsiTheme="minorHAnsi" w:cstheme="minorBidi"/>
          <w:b w:val="0"/>
          <w:bCs w:val="0"/>
          <w:color w:val="auto"/>
          <w:sz w:val="24"/>
          <w:szCs w:val="24"/>
        </w:rPr>
        <w:t xml:space="preserve"> was purified using </w:t>
      </w:r>
      <w:r w:rsidR="005208D2">
        <w:rPr>
          <w:rFonts w:asciiTheme="minorHAnsi" w:eastAsiaTheme="minorEastAsia" w:hAnsiTheme="minorHAnsi" w:cstheme="minorBidi"/>
          <w:b w:val="0"/>
          <w:bCs w:val="0"/>
          <w:color w:val="auto"/>
          <w:sz w:val="24"/>
          <w:szCs w:val="24"/>
        </w:rPr>
        <w:t xml:space="preserve">a Pure Link RNA mini kit from </w:t>
      </w:r>
      <w:r>
        <w:rPr>
          <w:rFonts w:asciiTheme="minorHAnsi" w:eastAsiaTheme="minorEastAsia" w:hAnsiTheme="minorHAnsi" w:cstheme="minorBidi"/>
          <w:b w:val="0"/>
          <w:bCs w:val="0"/>
          <w:color w:val="auto"/>
          <w:sz w:val="24"/>
          <w:szCs w:val="24"/>
        </w:rPr>
        <w:t xml:space="preserve">Life Technologies and then analyzed using an Agielent Bioanalyzer DNA High </w:t>
      </w:r>
      <w:r w:rsidR="00F346A2">
        <w:rPr>
          <w:rFonts w:asciiTheme="minorHAnsi" w:eastAsiaTheme="minorEastAsia" w:hAnsiTheme="minorHAnsi" w:cstheme="minorBidi"/>
          <w:b w:val="0"/>
          <w:bCs w:val="0"/>
          <w:color w:val="auto"/>
          <w:sz w:val="24"/>
          <w:szCs w:val="24"/>
        </w:rPr>
        <w:t>Sensitivity</w:t>
      </w:r>
      <w:r>
        <w:rPr>
          <w:rFonts w:asciiTheme="minorHAnsi" w:eastAsiaTheme="minorEastAsia" w:hAnsiTheme="minorHAnsi" w:cstheme="minorBidi"/>
          <w:b w:val="0"/>
          <w:bCs w:val="0"/>
          <w:color w:val="auto"/>
          <w:sz w:val="24"/>
          <w:szCs w:val="24"/>
        </w:rPr>
        <w:t xml:space="preserve"> kit.  All samples had a RNA Integrity number</w:t>
      </w:r>
      <w:ins w:id="189" w:author="Erin Stephenson" w:date="2019-03-08T16:17:00Z">
        <w:r w:rsidR="00285248">
          <w:rPr>
            <w:rFonts w:asciiTheme="minorHAnsi" w:eastAsiaTheme="minorEastAsia" w:hAnsiTheme="minorHAnsi" w:cstheme="minorBidi"/>
            <w:b w:val="0"/>
            <w:bCs w:val="0"/>
            <w:color w:val="auto"/>
            <w:sz w:val="24"/>
            <w:szCs w:val="24"/>
          </w:rPr>
          <w:t>s</w:t>
        </w:r>
      </w:ins>
      <w:r>
        <w:rPr>
          <w:rFonts w:asciiTheme="minorHAnsi" w:eastAsiaTheme="minorEastAsia" w:hAnsiTheme="minorHAnsi" w:cstheme="minorBidi"/>
          <w:b w:val="0"/>
          <w:bCs w:val="0"/>
          <w:color w:val="auto"/>
          <w:sz w:val="24"/>
          <w:szCs w:val="24"/>
        </w:rPr>
        <w:t xml:space="preserve"> &gt;7.9.  The RNA</w:t>
      </w:r>
      <w:r w:rsidRPr="00A269C3">
        <w:rPr>
          <w:rFonts w:asciiTheme="minorHAnsi" w:eastAsiaTheme="minorEastAsia" w:hAnsiTheme="minorHAnsi" w:cstheme="minorBidi"/>
          <w:b w:val="0"/>
          <w:bCs w:val="0"/>
          <w:color w:val="auto"/>
          <w:sz w:val="24"/>
          <w:szCs w:val="24"/>
        </w:rPr>
        <w:t xml:space="preserve"> (1 μg) was enriched for Poly A RNA using </w:t>
      </w:r>
      <w:r w:rsidR="005208D2">
        <w:rPr>
          <w:rFonts w:asciiTheme="minorHAnsi" w:eastAsiaTheme="minorEastAsia" w:hAnsiTheme="minorHAnsi" w:cstheme="minorBidi"/>
          <w:b w:val="0"/>
          <w:bCs w:val="0"/>
          <w:color w:val="auto"/>
          <w:sz w:val="24"/>
          <w:szCs w:val="24"/>
        </w:rPr>
        <w:t xml:space="preserve">an </w:t>
      </w:r>
      <w:r w:rsidRPr="00A269C3">
        <w:rPr>
          <w:rFonts w:asciiTheme="minorHAnsi" w:eastAsiaTheme="minorEastAsia" w:hAnsiTheme="minorHAnsi" w:cstheme="minorBidi"/>
          <w:b w:val="0"/>
          <w:bCs w:val="0"/>
          <w:color w:val="auto"/>
          <w:sz w:val="24"/>
          <w:szCs w:val="24"/>
        </w:rPr>
        <w:t>Ambion Dynabeads mRNA Direct Micro kit and barcoded libraries for sequencing were prepared using the Life Technologies RNAseq V2 kit for Ion Torrent according to manufacturer’s standard protocol. The libraries were pooled based on the concentration of each sample between 200-350bp, purified on a Pippin Prep gel, quantified by the Agilent Bioanalyzer and sequenced on an Ion Torrent Proton sequencer.</w:t>
      </w:r>
      <w:r>
        <w:rPr>
          <w:rFonts w:asciiTheme="minorHAnsi" w:eastAsiaTheme="minorEastAsia" w:hAnsiTheme="minorHAnsi" w:cstheme="minorBidi"/>
          <w:b w:val="0"/>
          <w:bCs w:val="0"/>
          <w:color w:val="auto"/>
          <w:sz w:val="24"/>
          <w:szCs w:val="24"/>
        </w:rPr>
        <w:t xml:space="preserve">  Alignments were made to the mouse genome GRCm38.75 using Tophat 2.0.10 </w:t>
      </w:r>
      <w:r>
        <w:rPr>
          <w:rFonts w:asciiTheme="minorHAnsi" w:eastAsiaTheme="minorEastAsia" w:hAnsiTheme="minorHAnsi" w:cstheme="minorBidi"/>
          <w:b w:val="0"/>
          <w:bCs w:val="0"/>
          <w:color w:val="auto"/>
          <w:sz w:val="24"/>
          <w:szCs w:val="24"/>
        </w:rPr>
        <w:fldChar w:fldCharType="begin" w:fldLock="1"/>
      </w:r>
      <w:r>
        <w:rPr>
          <w:rFonts w:asciiTheme="minorHAnsi" w:eastAsiaTheme="minorEastAsia" w:hAnsiTheme="minorHAnsi" w:cstheme="minorBidi"/>
          <w:b w:val="0"/>
          <w:bCs w:val="0"/>
          <w:color w:val="auto"/>
          <w:sz w:val="24"/>
          <w:szCs w:val="24"/>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0]","plainTextFormattedCitation":"[40]","previouslyFormattedCitation":"[40]"},"properties":{"noteIndex":0},"schema":"https://github.com/citation-style-language/schema/raw/master/csl-citation.json"}</w:instrText>
      </w:r>
      <w:r>
        <w:rPr>
          <w:rFonts w:asciiTheme="minorHAnsi" w:eastAsiaTheme="minorEastAsia" w:hAnsiTheme="minorHAnsi" w:cstheme="minorBidi"/>
          <w:b w:val="0"/>
          <w:bCs w:val="0"/>
          <w:color w:val="auto"/>
          <w:sz w:val="24"/>
          <w:szCs w:val="24"/>
        </w:rPr>
        <w:fldChar w:fldCharType="separate"/>
      </w:r>
      <w:r w:rsidRPr="00A269C3">
        <w:rPr>
          <w:rFonts w:asciiTheme="minorHAnsi" w:eastAsiaTheme="minorEastAsia" w:hAnsiTheme="minorHAnsi" w:cstheme="minorBidi"/>
          <w:b w:val="0"/>
          <w:bCs w:val="0"/>
          <w:noProof/>
          <w:color w:val="auto"/>
          <w:sz w:val="24"/>
          <w:szCs w:val="24"/>
        </w:rPr>
        <w:t>[40]</w:t>
      </w:r>
      <w:r>
        <w:rPr>
          <w:rFonts w:asciiTheme="minorHAnsi" w:eastAsiaTheme="minorEastAsia" w:hAnsiTheme="minorHAnsi" w:cstheme="minorBidi"/>
          <w:b w:val="0"/>
          <w:bCs w:val="0"/>
          <w:color w:val="auto"/>
          <w:sz w:val="24"/>
          <w:szCs w:val="24"/>
        </w:rPr>
        <w:fldChar w:fldCharType="end"/>
      </w:r>
      <w:r>
        <w:rPr>
          <w:rFonts w:asciiTheme="minorHAnsi" w:eastAsiaTheme="minorEastAsia" w:hAnsiTheme="minorHAnsi" w:cstheme="minorBidi"/>
          <w:b w:val="0"/>
          <w:bCs w:val="0"/>
          <w:color w:val="auto"/>
          <w:sz w:val="24"/>
          <w:szCs w:val="24"/>
        </w:rPr>
        <w:t xml:space="preserve"> and Bowtie 1.0.0 </w:t>
      </w:r>
      <w:r>
        <w:rPr>
          <w:rFonts w:asciiTheme="minorHAnsi" w:eastAsiaTheme="minorEastAsia" w:hAnsiTheme="minorHAnsi" w:cstheme="minorBidi"/>
          <w:b w:val="0"/>
          <w:bCs w:val="0"/>
          <w:color w:val="auto"/>
          <w:sz w:val="24"/>
          <w:szCs w:val="24"/>
        </w:rPr>
        <w:fldChar w:fldCharType="begin" w:fldLock="1"/>
      </w:r>
      <w:r>
        <w:rPr>
          <w:rFonts w:asciiTheme="minorHAnsi" w:eastAsiaTheme="minorEastAsia" w:hAnsiTheme="minorHAnsi" w:cstheme="minorBidi"/>
          <w:b w:val="0"/>
          <w:bCs w:val="0"/>
          <w:color w:val="auto"/>
          <w:sz w:val="24"/>
          <w:szCs w:val="24"/>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1]","plainTextFormattedCitation":"[41]","previouslyFormattedCitation":"[41]"},"properties":{"noteIndex":0},"schema":"https://github.com/citation-style-language/schema/raw/master/csl-citation.json"}</w:instrText>
      </w:r>
      <w:r>
        <w:rPr>
          <w:rFonts w:asciiTheme="minorHAnsi" w:eastAsiaTheme="minorEastAsia" w:hAnsiTheme="minorHAnsi" w:cstheme="minorBidi"/>
          <w:b w:val="0"/>
          <w:bCs w:val="0"/>
          <w:color w:val="auto"/>
          <w:sz w:val="24"/>
          <w:szCs w:val="24"/>
        </w:rPr>
        <w:fldChar w:fldCharType="separate"/>
      </w:r>
      <w:r w:rsidRPr="00A269C3">
        <w:rPr>
          <w:rFonts w:asciiTheme="minorHAnsi" w:eastAsiaTheme="minorEastAsia" w:hAnsiTheme="minorHAnsi" w:cstheme="minorBidi"/>
          <w:b w:val="0"/>
          <w:bCs w:val="0"/>
          <w:noProof/>
          <w:color w:val="auto"/>
          <w:sz w:val="24"/>
          <w:szCs w:val="24"/>
        </w:rPr>
        <w:t>[41]</w:t>
      </w:r>
      <w:r>
        <w:rPr>
          <w:rFonts w:asciiTheme="minorHAnsi" w:eastAsiaTheme="minorEastAsia" w:hAnsiTheme="minorHAnsi" w:cstheme="minorBidi"/>
          <w:b w:val="0"/>
          <w:bCs w:val="0"/>
          <w:color w:val="auto"/>
          <w:sz w:val="24"/>
          <w:szCs w:val="24"/>
        </w:rPr>
        <w:fldChar w:fldCharType="end"/>
      </w:r>
      <w:r w:rsidR="0087402B">
        <w:rPr>
          <w:rFonts w:asciiTheme="minorHAnsi" w:eastAsiaTheme="minorEastAsia" w:hAnsiTheme="minorHAnsi" w:cstheme="minorBidi"/>
          <w:b w:val="0"/>
          <w:bCs w:val="0"/>
          <w:color w:val="auto"/>
          <w:sz w:val="24"/>
          <w:szCs w:val="24"/>
        </w:rPr>
        <w:t xml:space="preserve"> </w:t>
      </w:r>
      <w:r>
        <w:rPr>
          <w:rFonts w:asciiTheme="minorHAnsi" w:eastAsiaTheme="minorEastAsia" w:hAnsiTheme="minorHAnsi" w:cstheme="minorBidi"/>
          <w:b w:val="0"/>
          <w:bCs w:val="0"/>
          <w:color w:val="auto"/>
          <w:sz w:val="24"/>
          <w:szCs w:val="24"/>
        </w:rPr>
        <w:t xml:space="preserve">to incorporate colorspace data.  Counts tables were generated using HTSeq version 0.5.4p5 </w:t>
      </w:r>
      <w:r>
        <w:rPr>
          <w:rFonts w:asciiTheme="minorHAnsi" w:eastAsiaTheme="minorEastAsia" w:hAnsiTheme="minorHAnsi" w:cstheme="minorBidi"/>
          <w:b w:val="0"/>
          <w:bCs w:val="0"/>
          <w:color w:val="auto"/>
          <w:sz w:val="24"/>
          <w:szCs w:val="24"/>
        </w:rPr>
        <w:fldChar w:fldCharType="begin" w:fldLock="1"/>
      </w:r>
      <w:r w:rsidR="00F346A2">
        <w:rPr>
          <w:rFonts w:asciiTheme="minorHAnsi" w:eastAsiaTheme="minorEastAsia" w:hAnsiTheme="minorHAnsi" w:cstheme="minorBidi"/>
          <w:b w:val="0"/>
          <w:bCs w:val="0"/>
          <w:color w:val="auto"/>
          <w:sz w:val="24"/>
          <w:szCs w:val="24"/>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2]","plainTextFormattedCitation":"[42]","previouslyFormattedCitation":"[42]"},"properties":{"noteIndex":0},"schema":"https://github.com/citation-style-language/schema/raw/master/csl-citation.json"}</w:instrText>
      </w:r>
      <w:r>
        <w:rPr>
          <w:rFonts w:asciiTheme="minorHAnsi" w:eastAsiaTheme="minorEastAsia" w:hAnsiTheme="minorHAnsi" w:cstheme="minorBidi"/>
          <w:b w:val="0"/>
          <w:bCs w:val="0"/>
          <w:color w:val="auto"/>
          <w:sz w:val="24"/>
          <w:szCs w:val="24"/>
        </w:rPr>
        <w:fldChar w:fldCharType="separate"/>
      </w:r>
      <w:r w:rsidRPr="00A269C3">
        <w:rPr>
          <w:rFonts w:asciiTheme="minorHAnsi" w:eastAsiaTheme="minorEastAsia" w:hAnsiTheme="minorHAnsi" w:cstheme="minorBidi"/>
          <w:b w:val="0"/>
          <w:bCs w:val="0"/>
          <w:noProof/>
          <w:color w:val="auto"/>
          <w:sz w:val="24"/>
          <w:szCs w:val="24"/>
        </w:rPr>
        <w:t>[42]</w:t>
      </w:r>
      <w:r>
        <w:rPr>
          <w:rFonts w:asciiTheme="minorHAnsi" w:eastAsiaTheme="minorEastAsia" w:hAnsiTheme="minorHAnsi" w:cstheme="minorBidi"/>
          <w:b w:val="0"/>
          <w:bCs w:val="0"/>
          <w:color w:val="auto"/>
          <w:sz w:val="24"/>
          <w:szCs w:val="24"/>
        </w:rPr>
        <w:fldChar w:fldCharType="end"/>
      </w:r>
      <w:r>
        <w:rPr>
          <w:rFonts w:asciiTheme="minorHAnsi" w:eastAsiaTheme="minorEastAsia" w:hAnsiTheme="minorHAnsi" w:cstheme="minorBidi"/>
          <w:b w:val="0"/>
          <w:bCs w:val="0"/>
          <w:color w:val="auto"/>
          <w:sz w:val="24"/>
          <w:szCs w:val="24"/>
        </w:rPr>
        <w:t>.  Differential expression analyses were performed using DESeq</w:t>
      </w:r>
      <w:r w:rsidR="00F346A2">
        <w:rPr>
          <w:rFonts w:asciiTheme="minorHAnsi" w:eastAsiaTheme="minorEastAsia" w:hAnsiTheme="minorHAnsi" w:cstheme="minorBidi"/>
          <w:b w:val="0"/>
          <w:bCs w:val="0"/>
          <w:color w:val="auto"/>
          <w:sz w:val="24"/>
          <w:szCs w:val="24"/>
        </w:rPr>
        <w:t xml:space="preserve">2 version 1.20.0 </w:t>
      </w:r>
      <w:r w:rsidR="00F346A2">
        <w:rPr>
          <w:rFonts w:asciiTheme="minorHAnsi" w:eastAsiaTheme="minorEastAsia" w:hAnsiTheme="minorHAnsi" w:cstheme="minorBidi"/>
          <w:b w:val="0"/>
          <w:bCs w:val="0"/>
          <w:color w:val="auto"/>
          <w:sz w:val="24"/>
          <w:szCs w:val="24"/>
        </w:rPr>
        <w:fldChar w:fldCharType="begin" w:fldLock="1"/>
      </w:r>
      <w:r w:rsidR="00B421EE">
        <w:rPr>
          <w:rFonts w:asciiTheme="minorHAnsi" w:eastAsiaTheme="minorEastAsia" w:hAnsiTheme="minorHAnsi" w:cstheme="minorBidi"/>
          <w:b w:val="0"/>
          <w:bCs w:val="0"/>
          <w:color w:val="auto"/>
          <w:sz w:val="24"/>
          <w:szCs w:val="24"/>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3]","plainTextFormattedCitation":"[43]","previouslyFormattedCitation":"[43]"},"properties":{"noteIndex":0},"schema":"https://github.com/citation-style-language/schema/raw/master/csl-citation.json"}</w:instrText>
      </w:r>
      <w:r w:rsidR="00F346A2">
        <w:rPr>
          <w:rFonts w:asciiTheme="minorHAnsi" w:eastAsiaTheme="minorEastAsia" w:hAnsiTheme="minorHAnsi" w:cstheme="minorBidi"/>
          <w:b w:val="0"/>
          <w:bCs w:val="0"/>
          <w:color w:val="auto"/>
          <w:sz w:val="24"/>
          <w:szCs w:val="24"/>
        </w:rPr>
        <w:fldChar w:fldCharType="separate"/>
      </w:r>
      <w:r w:rsidR="00F346A2" w:rsidRPr="00F346A2">
        <w:rPr>
          <w:rFonts w:asciiTheme="minorHAnsi" w:eastAsiaTheme="minorEastAsia" w:hAnsiTheme="minorHAnsi" w:cstheme="minorBidi"/>
          <w:b w:val="0"/>
          <w:bCs w:val="0"/>
          <w:noProof/>
          <w:color w:val="auto"/>
          <w:sz w:val="24"/>
          <w:szCs w:val="24"/>
        </w:rPr>
        <w:t>[43]</w:t>
      </w:r>
      <w:r w:rsidR="00F346A2">
        <w:rPr>
          <w:rFonts w:asciiTheme="minorHAnsi" w:eastAsiaTheme="minorEastAsia" w:hAnsiTheme="minorHAnsi" w:cstheme="minorBidi"/>
          <w:b w:val="0"/>
          <w:bCs w:val="0"/>
          <w:color w:val="auto"/>
          <w:sz w:val="24"/>
          <w:szCs w:val="24"/>
        </w:rPr>
        <w:fldChar w:fldCharType="end"/>
      </w:r>
      <w:r w:rsidR="00F346A2">
        <w:rPr>
          <w:rFonts w:asciiTheme="minorHAnsi" w:eastAsiaTheme="minorEastAsia" w:hAnsiTheme="minorHAnsi" w:cstheme="minorBidi"/>
          <w:b w:val="0"/>
          <w:bCs w:val="0"/>
          <w:color w:val="auto"/>
          <w:sz w:val="24"/>
          <w:szCs w:val="24"/>
        </w:rPr>
        <w:t xml:space="preserve">.  All results are presented in Supplementary </w:t>
      </w:r>
      <w:r w:rsidR="003B3167">
        <w:rPr>
          <w:rFonts w:asciiTheme="minorHAnsi" w:eastAsiaTheme="minorEastAsia" w:hAnsiTheme="minorHAnsi" w:cstheme="minorBidi"/>
          <w:b w:val="0"/>
          <w:bCs w:val="0"/>
          <w:color w:val="auto"/>
          <w:sz w:val="24"/>
          <w:szCs w:val="24"/>
        </w:rPr>
        <w:t>Table</w:t>
      </w:r>
      <w:r w:rsidR="00F346A2">
        <w:rPr>
          <w:rFonts w:asciiTheme="minorHAnsi" w:eastAsiaTheme="minorEastAsia" w:hAnsiTheme="minorHAnsi" w:cstheme="minorBidi"/>
          <w:b w:val="0"/>
          <w:bCs w:val="0"/>
          <w:color w:val="auto"/>
          <w:sz w:val="24"/>
          <w:szCs w:val="24"/>
        </w:rPr>
        <w:t xml:space="preserve"> 1, and </w:t>
      </w:r>
      <w:r w:rsidR="005208D2">
        <w:rPr>
          <w:rFonts w:asciiTheme="minorHAnsi" w:eastAsiaTheme="minorEastAsia" w:hAnsiTheme="minorHAnsi" w:cstheme="minorBidi"/>
          <w:b w:val="0"/>
          <w:bCs w:val="0"/>
          <w:color w:val="auto"/>
          <w:sz w:val="24"/>
          <w:szCs w:val="24"/>
        </w:rPr>
        <w:t>deposited</w:t>
      </w:r>
      <w:r w:rsidR="00F346A2">
        <w:rPr>
          <w:rFonts w:asciiTheme="minorHAnsi" w:eastAsiaTheme="minorEastAsia" w:hAnsiTheme="minorHAnsi" w:cstheme="minorBidi"/>
          <w:b w:val="0"/>
          <w:bCs w:val="0"/>
          <w:color w:val="auto"/>
          <w:sz w:val="24"/>
          <w:szCs w:val="24"/>
        </w:rPr>
        <w:t xml:space="preserve"> into the Gene Expression Omnibus as </w:t>
      </w:r>
      <w:commentRangeStart w:id="190"/>
      <w:r w:rsidR="00F346A2">
        <w:rPr>
          <w:rFonts w:asciiTheme="minorHAnsi" w:eastAsiaTheme="minorEastAsia" w:hAnsiTheme="minorHAnsi" w:cstheme="minorBidi"/>
          <w:b w:val="0"/>
          <w:bCs w:val="0"/>
          <w:color w:val="auto"/>
          <w:sz w:val="24"/>
          <w:szCs w:val="24"/>
        </w:rPr>
        <w:t>XXXX</w:t>
      </w:r>
      <w:commentRangeEnd w:id="190"/>
      <w:r w:rsidR="00F346A2">
        <w:rPr>
          <w:rStyle w:val="CommentReference"/>
          <w:rFonts w:asciiTheme="minorHAnsi" w:eastAsiaTheme="minorEastAsia" w:hAnsiTheme="minorHAnsi" w:cstheme="minorBidi"/>
          <w:b w:val="0"/>
          <w:bCs w:val="0"/>
          <w:color w:val="auto"/>
        </w:rPr>
        <w:commentReference w:id="190"/>
      </w:r>
      <w:r w:rsidR="00F346A2">
        <w:rPr>
          <w:rFonts w:asciiTheme="minorHAnsi" w:eastAsiaTheme="minorEastAsia" w:hAnsiTheme="minorHAnsi" w:cstheme="minorBidi"/>
          <w:b w:val="0"/>
          <w:bCs w:val="0"/>
          <w:color w:val="auto"/>
          <w:sz w:val="24"/>
          <w:szCs w:val="24"/>
        </w:rPr>
        <w:t>.</w:t>
      </w:r>
      <w:r w:rsidR="00800F89">
        <w:rPr>
          <w:rFonts w:asciiTheme="minorHAnsi" w:eastAsiaTheme="minorEastAsia" w:hAnsiTheme="minorHAnsi" w:cstheme="minorBidi"/>
          <w:b w:val="0"/>
          <w:bCs w:val="0"/>
          <w:color w:val="auto"/>
          <w:sz w:val="24"/>
          <w:szCs w:val="24"/>
        </w:rPr>
        <w:t xml:space="preserve">  To compare our results to other gene-sets we performed Gene Set Enrichment Analyses (GSEA) comparing </w:t>
      </w:r>
      <w:r w:rsidR="00B421EE">
        <w:rPr>
          <w:rFonts w:asciiTheme="minorHAnsi" w:eastAsiaTheme="minorEastAsia" w:hAnsiTheme="minorHAnsi" w:cstheme="minorBidi"/>
          <w:b w:val="0"/>
          <w:bCs w:val="0"/>
          <w:color w:val="auto"/>
          <w:sz w:val="24"/>
          <w:szCs w:val="24"/>
        </w:rPr>
        <w:t xml:space="preserve">our rank-ordered gene lists to annotated gene sets from Gene Ontology, KEGG, Biocarta, </w:t>
      </w:r>
      <w:r w:rsidR="00631986">
        <w:rPr>
          <w:rFonts w:asciiTheme="minorHAnsi" w:eastAsiaTheme="minorEastAsia" w:hAnsiTheme="minorHAnsi" w:cstheme="minorBidi"/>
          <w:b w:val="0"/>
          <w:bCs w:val="0"/>
          <w:color w:val="auto"/>
          <w:sz w:val="24"/>
          <w:szCs w:val="24"/>
        </w:rPr>
        <w:t xml:space="preserve">Reactome, </w:t>
      </w:r>
      <w:r w:rsidR="00B421EE">
        <w:rPr>
          <w:rFonts w:asciiTheme="minorHAnsi" w:eastAsiaTheme="minorEastAsia" w:hAnsiTheme="minorHAnsi" w:cstheme="minorBidi"/>
          <w:b w:val="0"/>
          <w:bCs w:val="0"/>
          <w:color w:val="auto"/>
          <w:sz w:val="24"/>
          <w:szCs w:val="24"/>
        </w:rPr>
        <w:t xml:space="preserve">TRANSFAC and CGP provided as part of MSigDB v6.2 </w:t>
      </w:r>
      <w:r w:rsidR="00B421EE">
        <w:rPr>
          <w:rFonts w:asciiTheme="minorHAnsi" w:eastAsiaTheme="minorEastAsia" w:hAnsiTheme="minorHAnsi" w:cstheme="minorBidi"/>
          <w:b w:val="0"/>
          <w:bCs w:val="0"/>
          <w:color w:val="auto"/>
          <w:sz w:val="24"/>
          <w:szCs w:val="24"/>
        </w:rPr>
        <w:fldChar w:fldCharType="begin" w:fldLock="1"/>
      </w:r>
      <w:r w:rsidR="00B421EE">
        <w:rPr>
          <w:rFonts w:asciiTheme="minorHAnsi" w:eastAsiaTheme="minorEastAsia" w:hAnsiTheme="minorHAnsi" w:cstheme="minorBidi"/>
          <w:b w:val="0"/>
          <w:bCs w:val="0"/>
          <w:color w:val="auto"/>
          <w:sz w:val="24"/>
          <w:szCs w:val="24"/>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4,45]","plainTextFormattedCitation":"[44,45]","previouslyFormattedCitation":"[44,45]"},"properties":{"noteIndex":0},"schema":"https://github.com/citation-style-language/schema/raw/master/csl-citation.json"}</w:instrText>
      </w:r>
      <w:r w:rsidR="00B421EE">
        <w:rPr>
          <w:rFonts w:asciiTheme="minorHAnsi" w:eastAsiaTheme="minorEastAsia" w:hAnsiTheme="minorHAnsi" w:cstheme="minorBidi"/>
          <w:b w:val="0"/>
          <w:bCs w:val="0"/>
          <w:color w:val="auto"/>
          <w:sz w:val="24"/>
          <w:szCs w:val="24"/>
        </w:rPr>
        <w:fldChar w:fldCharType="separate"/>
      </w:r>
      <w:r w:rsidR="00B421EE" w:rsidRPr="00B421EE">
        <w:rPr>
          <w:rFonts w:asciiTheme="minorHAnsi" w:eastAsiaTheme="minorEastAsia" w:hAnsiTheme="minorHAnsi" w:cstheme="minorBidi"/>
          <w:b w:val="0"/>
          <w:bCs w:val="0"/>
          <w:noProof/>
          <w:color w:val="auto"/>
          <w:sz w:val="24"/>
          <w:szCs w:val="24"/>
        </w:rPr>
        <w:t>[44,45]</w:t>
      </w:r>
      <w:r w:rsidR="00B421EE">
        <w:rPr>
          <w:rFonts w:asciiTheme="minorHAnsi" w:eastAsiaTheme="minorEastAsia" w:hAnsiTheme="minorHAnsi" w:cstheme="minorBidi"/>
          <w:b w:val="0"/>
          <w:bCs w:val="0"/>
          <w:color w:val="auto"/>
          <w:sz w:val="24"/>
          <w:szCs w:val="24"/>
        </w:rPr>
        <w:fldChar w:fldCharType="end"/>
      </w:r>
      <w:r w:rsidR="00B421EE">
        <w:rPr>
          <w:rFonts w:asciiTheme="minorHAnsi" w:eastAsiaTheme="minorEastAsia" w:hAnsiTheme="minorHAnsi" w:cstheme="minorBidi"/>
          <w:b w:val="0"/>
          <w:bCs w:val="0"/>
          <w:color w:val="auto"/>
          <w:sz w:val="24"/>
          <w:szCs w:val="24"/>
        </w:rPr>
        <w:t xml:space="preserve">.  </w:t>
      </w:r>
      <w:r w:rsidR="00CB360B">
        <w:rPr>
          <w:rFonts w:asciiTheme="minorHAnsi" w:eastAsiaTheme="minorEastAsia" w:hAnsiTheme="minorHAnsi" w:cstheme="minorBidi"/>
          <w:b w:val="0"/>
          <w:bCs w:val="0"/>
          <w:color w:val="auto"/>
          <w:sz w:val="24"/>
          <w:szCs w:val="24"/>
        </w:rPr>
        <w:t>All pathways that met significance at an adjusted p-value of 0.25 are</w:t>
      </w:r>
      <w:r w:rsidR="00B421EE">
        <w:rPr>
          <w:rFonts w:asciiTheme="minorHAnsi" w:eastAsiaTheme="minorEastAsia" w:hAnsiTheme="minorHAnsi" w:cstheme="minorBidi"/>
          <w:b w:val="0"/>
          <w:bCs w:val="0"/>
          <w:color w:val="auto"/>
          <w:sz w:val="24"/>
          <w:szCs w:val="24"/>
        </w:rPr>
        <w:t xml:space="preserve"> presented in Supplementary Table 2.</w:t>
      </w:r>
      <w:r w:rsidR="00512B02">
        <w:rPr>
          <w:rFonts w:asciiTheme="minorHAnsi" w:eastAsiaTheme="minorEastAsia" w:hAnsiTheme="minorHAnsi" w:cstheme="minorBidi"/>
          <w:b w:val="0"/>
          <w:bCs w:val="0"/>
          <w:color w:val="auto"/>
          <w:sz w:val="24"/>
          <w:szCs w:val="24"/>
        </w:rPr>
        <w:t xml:space="preserve">  For comparison </w:t>
      </w:r>
      <w:r w:rsidR="007151C0">
        <w:rPr>
          <w:rFonts w:asciiTheme="minorHAnsi" w:eastAsiaTheme="minorEastAsia" w:hAnsiTheme="minorHAnsi" w:cstheme="minorBidi"/>
          <w:b w:val="0"/>
          <w:bCs w:val="0"/>
          <w:color w:val="auto"/>
          <w:sz w:val="24"/>
          <w:szCs w:val="24"/>
        </w:rPr>
        <w:t xml:space="preserve">of differentially expressed genes we re-analyzed just the </w:t>
      </w:r>
      <w:r w:rsidR="007151C0">
        <w:rPr>
          <w:rFonts w:asciiTheme="minorHAnsi" w:eastAsiaTheme="minorEastAsia" w:hAnsiTheme="minorHAnsi" w:cstheme="minorBidi"/>
          <w:b w:val="0"/>
          <w:bCs w:val="0"/>
          <w:i/>
          <w:color w:val="auto"/>
          <w:sz w:val="24"/>
          <w:szCs w:val="24"/>
        </w:rPr>
        <w:t>Tsc2</w:t>
      </w:r>
      <w:r w:rsidR="007151C0">
        <w:rPr>
          <w:rFonts w:asciiTheme="minorHAnsi" w:eastAsiaTheme="minorEastAsia" w:hAnsiTheme="minorHAnsi" w:cstheme="minorBidi"/>
          <w:b w:val="0"/>
          <w:bCs w:val="0"/>
          <w:color w:val="auto"/>
          <w:sz w:val="24"/>
          <w:szCs w:val="24"/>
        </w:rPr>
        <w:t xml:space="preserve"> knockout MEFs from </w:t>
      </w:r>
      <w:r w:rsidR="007151C0" w:rsidRPr="007151C0">
        <w:rPr>
          <w:rFonts w:asciiTheme="minorHAnsi" w:eastAsiaTheme="minorEastAsia" w:hAnsiTheme="minorHAnsi" w:cstheme="minorBidi"/>
          <w:b w:val="0"/>
          <w:bCs w:val="0"/>
          <w:color w:val="auto"/>
          <w:sz w:val="24"/>
          <w:szCs w:val="24"/>
        </w:rPr>
        <w:t>GSE21755</w:t>
      </w:r>
      <w:r w:rsidR="007151C0">
        <w:rPr>
          <w:rFonts w:asciiTheme="minorHAnsi" w:eastAsiaTheme="minorEastAsia" w:hAnsiTheme="minorHAnsi" w:cstheme="minorBidi"/>
          <w:b w:val="0"/>
          <w:bCs w:val="0"/>
          <w:color w:val="auto"/>
          <w:sz w:val="24"/>
          <w:szCs w:val="24"/>
        </w:rPr>
        <w:t xml:space="preserve"> </w:t>
      </w:r>
      <w:r w:rsidR="007151C0">
        <w:rPr>
          <w:rFonts w:asciiTheme="minorHAnsi" w:eastAsiaTheme="minorEastAsia" w:hAnsiTheme="minorHAnsi" w:cstheme="minorBidi"/>
          <w:b w:val="0"/>
          <w:bCs w:val="0"/>
          <w:color w:val="auto"/>
          <w:sz w:val="24"/>
          <w:szCs w:val="24"/>
        </w:rPr>
        <w:fldChar w:fldCharType="begin" w:fldLock="1"/>
      </w:r>
      <w:r w:rsidR="007151C0">
        <w:rPr>
          <w:rFonts w:asciiTheme="minorHAnsi" w:eastAsiaTheme="minorEastAsia" w:hAnsiTheme="minorHAnsi" w:cstheme="minorBidi"/>
          <w:b w:val="0"/>
          <w:bCs w:val="0"/>
          <w:color w:val="auto"/>
          <w:sz w:val="24"/>
          <w:szCs w:val="24"/>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6]","plainTextFormattedCitation":"[46]"},"properties":{"noteIndex":0},"schema":"https://github.com/citation-style-language/schema/raw/master/csl-citation.json"}</w:instrText>
      </w:r>
      <w:r w:rsidR="007151C0">
        <w:rPr>
          <w:rFonts w:asciiTheme="minorHAnsi" w:eastAsiaTheme="minorEastAsia" w:hAnsiTheme="minorHAnsi" w:cstheme="minorBidi"/>
          <w:b w:val="0"/>
          <w:bCs w:val="0"/>
          <w:color w:val="auto"/>
          <w:sz w:val="24"/>
          <w:szCs w:val="24"/>
        </w:rPr>
        <w:fldChar w:fldCharType="separate"/>
      </w:r>
      <w:r w:rsidR="007151C0" w:rsidRPr="007151C0">
        <w:rPr>
          <w:rFonts w:asciiTheme="minorHAnsi" w:eastAsiaTheme="minorEastAsia" w:hAnsiTheme="minorHAnsi" w:cstheme="minorBidi"/>
          <w:b w:val="0"/>
          <w:bCs w:val="0"/>
          <w:noProof/>
          <w:color w:val="auto"/>
          <w:sz w:val="24"/>
          <w:szCs w:val="24"/>
        </w:rPr>
        <w:t>[46]</w:t>
      </w:r>
      <w:r w:rsidR="007151C0">
        <w:rPr>
          <w:rFonts w:asciiTheme="minorHAnsi" w:eastAsiaTheme="minorEastAsia" w:hAnsiTheme="minorHAnsi" w:cstheme="minorBidi"/>
          <w:b w:val="0"/>
          <w:bCs w:val="0"/>
          <w:color w:val="auto"/>
          <w:sz w:val="24"/>
          <w:szCs w:val="24"/>
        </w:rPr>
        <w:fldChar w:fldCharType="end"/>
      </w:r>
      <w:r w:rsidR="007151C0">
        <w:rPr>
          <w:rFonts w:asciiTheme="minorHAnsi" w:eastAsiaTheme="minorEastAsia" w:hAnsiTheme="minorHAnsi" w:cstheme="minorBidi"/>
          <w:b w:val="0"/>
          <w:bCs w:val="0"/>
          <w:color w:val="auto"/>
          <w:sz w:val="24"/>
          <w:szCs w:val="24"/>
        </w:rPr>
        <w:t xml:space="preserve"> and compared with our differentially regulated gene sets.</w:t>
      </w:r>
    </w:p>
    <w:p w14:paraId="4C294C40" w14:textId="34C473E1" w:rsidR="00F82FCB" w:rsidRPr="00A269C3" w:rsidRDefault="00F82FCB" w:rsidP="00F82FCB">
      <w:pPr>
        <w:pStyle w:val="Heading2"/>
        <w:rPr>
          <w:rFonts w:asciiTheme="minorHAnsi" w:eastAsiaTheme="minorEastAsia" w:hAnsiTheme="minorHAnsi" w:cstheme="minorBidi"/>
          <w:b w:val="0"/>
          <w:bCs w:val="0"/>
          <w:color w:val="auto"/>
          <w:sz w:val="24"/>
          <w:szCs w:val="24"/>
        </w:rPr>
      </w:pPr>
      <w:commentRangeStart w:id="191"/>
      <w:r>
        <w:t xml:space="preserve">NADH </w:t>
      </w:r>
      <w:ins w:id="192" w:author="Erin Stephenson" w:date="2019-03-08T16:32:00Z">
        <w:r w:rsidR="000D52B5">
          <w:t xml:space="preserve">Tetrazolium Reductase </w:t>
        </w:r>
      </w:ins>
      <w:r>
        <w:t>Staining</w:t>
      </w:r>
      <w:del w:id="193" w:author="Erin Stephenson" w:date="2019-03-08T16:32:00Z">
        <w:r w:rsidDel="000D52B5">
          <w:delText xml:space="preserve"> of Muscle Sections</w:delText>
        </w:r>
        <w:commentRangeEnd w:id="191"/>
        <w:r w:rsidR="00BA3BA0" w:rsidDel="000D52B5">
          <w:rPr>
            <w:rStyle w:val="CommentReference"/>
            <w:rFonts w:asciiTheme="minorHAnsi" w:eastAsiaTheme="minorEastAsia" w:hAnsiTheme="minorHAnsi" w:cstheme="minorBidi"/>
            <w:b w:val="0"/>
            <w:bCs w:val="0"/>
            <w:color w:val="auto"/>
          </w:rPr>
          <w:commentReference w:id="191"/>
        </w:r>
      </w:del>
    </w:p>
    <w:p w14:paraId="297FA3EB" w14:textId="4B889B2C" w:rsidR="00024386" w:rsidRPr="00A11350" w:rsidRDefault="00A11350" w:rsidP="00AE30D5">
      <w:pPr>
        <w:pStyle w:val="Heading2"/>
        <w:rPr>
          <w:ins w:id="194" w:author="Erin Stephenson" w:date="2019-03-08T16:18:00Z"/>
          <w:b w:val="0"/>
          <w:sz w:val="24"/>
          <w:szCs w:val="24"/>
          <w:rPrChange w:id="195" w:author="Erin Stephenson" w:date="2019-03-08T16:25:00Z">
            <w:rPr>
              <w:ins w:id="196" w:author="Erin Stephenson" w:date="2019-03-08T16:18:00Z"/>
            </w:rPr>
          </w:rPrChange>
        </w:rPr>
      </w:pPr>
      <w:ins w:id="197" w:author="Erin Stephenson" w:date="2019-03-08T16:23:00Z">
        <w:r w:rsidRPr="00A11350">
          <w:rPr>
            <w:b w:val="0"/>
            <w:sz w:val="24"/>
            <w:szCs w:val="24"/>
            <w:rPrChange w:id="198" w:author="Erin Stephenson" w:date="2019-03-08T16:25:00Z">
              <w:rPr>
                <w:b w:val="0"/>
              </w:rPr>
            </w:rPrChange>
          </w:rPr>
          <w:t xml:space="preserve">Quadriceps </w:t>
        </w:r>
      </w:ins>
      <w:ins w:id="199" w:author="Erin Stephenson" w:date="2019-03-08T16:25:00Z">
        <w:r>
          <w:rPr>
            <w:b w:val="0"/>
            <w:sz w:val="24"/>
            <w:szCs w:val="24"/>
          </w:rPr>
          <w:t xml:space="preserve">muscles </w:t>
        </w:r>
      </w:ins>
      <w:ins w:id="200" w:author="Erin Stephenson" w:date="2019-03-08T16:23:00Z">
        <w:r w:rsidRPr="00A11350">
          <w:rPr>
            <w:b w:val="0"/>
            <w:sz w:val="24"/>
            <w:szCs w:val="24"/>
            <w:rPrChange w:id="201" w:author="Erin Stephenson" w:date="2019-03-08T16:25:00Z">
              <w:rPr>
                <w:b w:val="0"/>
              </w:rPr>
            </w:rPrChange>
          </w:rPr>
          <w:t>were frozen in isopentane</w:t>
        </w:r>
      </w:ins>
      <w:ins w:id="202" w:author="Erin Stephenson" w:date="2019-03-08T16:25:00Z">
        <w:r>
          <w:rPr>
            <w:b w:val="0"/>
            <w:sz w:val="24"/>
            <w:szCs w:val="24"/>
          </w:rPr>
          <w:t>, mounted in OTC</w:t>
        </w:r>
      </w:ins>
      <w:ins w:id="203" w:author="Erin Stephenson" w:date="2019-03-08T16:23:00Z">
        <w:r w:rsidRPr="00A11350">
          <w:rPr>
            <w:b w:val="0"/>
            <w:sz w:val="24"/>
            <w:szCs w:val="24"/>
            <w:rPrChange w:id="204" w:author="Erin Stephenson" w:date="2019-03-08T16:25:00Z">
              <w:rPr>
                <w:b w:val="0"/>
              </w:rPr>
            </w:rPrChange>
          </w:rPr>
          <w:t xml:space="preserve"> and sectioned </w:t>
        </w:r>
      </w:ins>
      <w:ins w:id="205" w:author="Erin Stephenson" w:date="2019-03-08T16:24:00Z">
        <w:r w:rsidRPr="00A11350">
          <w:rPr>
            <w:b w:val="0"/>
            <w:sz w:val="24"/>
            <w:szCs w:val="24"/>
          </w:rPr>
          <w:t xml:space="preserve">using </w:t>
        </w:r>
        <w:r w:rsidRPr="00A11350">
          <w:rPr>
            <w:b w:val="0"/>
            <w:sz w:val="24"/>
            <w:szCs w:val="24"/>
            <w:rPrChange w:id="206" w:author="Erin Stephenson" w:date="2019-03-08T16:25:00Z">
              <w:rPr>
                <w:b w:val="0"/>
              </w:rPr>
            </w:rPrChange>
          </w:rPr>
          <w:t xml:space="preserve">a cryostat </w:t>
        </w:r>
      </w:ins>
      <w:ins w:id="207" w:author="Erin Stephenson" w:date="2019-03-08T16:23:00Z">
        <w:r w:rsidRPr="00A11350">
          <w:rPr>
            <w:b w:val="0"/>
            <w:sz w:val="24"/>
            <w:szCs w:val="24"/>
            <w:rPrChange w:id="208" w:author="Erin Stephenson" w:date="2019-03-08T16:25:00Z">
              <w:rPr>
                <w:b w:val="0"/>
              </w:rPr>
            </w:rPrChange>
          </w:rPr>
          <w:t>to 10</w:t>
        </w:r>
      </w:ins>
      <w:ins w:id="209" w:author="Erin Stephenson" w:date="2019-03-08T16:25:00Z">
        <w:r>
          <w:rPr>
            <w:b w:val="0"/>
            <w:sz w:val="24"/>
            <w:szCs w:val="24"/>
          </w:rPr>
          <w:t xml:space="preserve"> </w:t>
        </w:r>
      </w:ins>
      <w:ins w:id="210" w:author="Erin Stephenson" w:date="2019-03-08T16:24:00Z">
        <w:r w:rsidRPr="00A11350">
          <w:rPr>
            <w:rFonts w:ascii="Garamond" w:hAnsi="Garamond"/>
            <w:b w:val="0"/>
            <w:sz w:val="24"/>
            <w:szCs w:val="24"/>
            <w:rPrChange w:id="211" w:author="Erin Stephenson" w:date="2019-03-08T16:25:00Z">
              <w:rPr>
                <w:rFonts w:ascii="Garamond" w:hAnsi="Garamond"/>
                <w:b w:val="0"/>
              </w:rPr>
            </w:rPrChange>
          </w:rPr>
          <w:t>µ</w:t>
        </w:r>
        <w:r w:rsidRPr="00A11350">
          <w:rPr>
            <w:b w:val="0"/>
            <w:sz w:val="24"/>
            <w:szCs w:val="24"/>
            <w:rPrChange w:id="212" w:author="Erin Stephenson" w:date="2019-03-08T16:25:00Z">
              <w:rPr>
                <w:b w:val="0"/>
              </w:rPr>
            </w:rPrChange>
          </w:rPr>
          <w:t>m thickness</w:t>
        </w:r>
      </w:ins>
      <w:ins w:id="213" w:author="Erin Stephenson" w:date="2019-03-08T16:25:00Z">
        <w:r>
          <w:rPr>
            <w:b w:val="0"/>
            <w:sz w:val="24"/>
            <w:szCs w:val="24"/>
          </w:rPr>
          <w:t xml:space="preserve">. </w:t>
        </w:r>
      </w:ins>
      <w:ins w:id="214" w:author="Erin Stephenson" w:date="2019-03-08T16:27:00Z">
        <w:r w:rsidR="000A3D43">
          <w:rPr>
            <w:b w:val="0"/>
            <w:sz w:val="24"/>
            <w:szCs w:val="24"/>
          </w:rPr>
          <w:t xml:space="preserve">Frozen sections were incubated </w:t>
        </w:r>
      </w:ins>
      <w:ins w:id="215" w:author="Erin Stephenson" w:date="2019-03-08T16:44:00Z">
        <w:r w:rsidR="00105481">
          <w:rPr>
            <w:b w:val="0"/>
            <w:sz w:val="24"/>
            <w:szCs w:val="24"/>
          </w:rPr>
          <w:t>at 37</w:t>
        </w:r>
        <w:r w:rsidR="00105481">
          <w:rPr>
            <w:rFonts w:ascii="Garamond" w:hAnsi="Garamond"/>
            <w:b w:val="0"/>
            <w:sz w:val="24"/>
            <w:szCs w:val="24"/>
          </w:rPr>
          <w:t>°</w:t>
        </w:r>
        <w:r w:rsidR="00105481">
          <w:rPr>
            <w:b w:val="0"/>
            <w:sz w:val="24"/>
            <w:szCs w:val="24"/>
          </w:rPr>
          <w:t>C</w:t>
        </w:r>
        <w:r w:rsidR="00105481">
          <w:rPr>
            <w:b w:val="0"/>
            <w:sz w:val="24"/>
            <w:szCs w:val="24"/>
          </w:rPr>
          <w:t xml:space="preserve"> </w:t>
        </w:r>
      </w:ins>
      <w:ins w:id="216" w:author="Erin Stephenson" w:date="2019-03-08T16:29:00Z">
        <w:r w:rsidR="000A3D43">
          <w:rPr>
            <w:b w:val="0"/>
            <w:sz w:val="24"/>
            <w:szCs w:val="24"/>
          </w:rPr>
          <w:t xml:space="preserve">for 30 min </w:t>
        </w:r>
      </w:ins>
      <w:ins w:id="217" w:author="Erin Stephenson" w:date="2019-03-08T16:27:00Z">
        <w:r w:rsidR="000A3D43">
          <w:rPr>
            <w:b w:val="0"/>
            <w:sz w:val="24"/>
            <w:szCs w:val="24"/>
          </w:rPr>
          <w:t xml:space="preserve">in </w:t>
        </w:r>
      </w:ins>
      <w:ins w:id="218" w:author="Erin Stephenson" w:date="2019-03-08T16:44:00Z">
        <w:r w:rsidR="00105481">
          <w:rPr>
            <w:b w:val="0"/>
            <w:sz w:val="24"/>
            <w:szCs w:val="24"/>
          </w:rPr>
          <w:t xml:space="preserve">pre-warmed </w:t>
        </w:r>
      </w:ins>
      <w:ins w:id="219" w:author="Erin Stephenson" w:date="2019-03-08T16:27:00Z">
        <w:r w:rsidR="000A3D43">
          <w:rPr>
            <w:b w:val="0"/>
            <w:sz w:val="24"/>
            <w:szCs w:val="24"/>
          </w:rPr>
          <w:t xml:space="preserve">Tris buffer </w:t>
        </w:r>
      </w:ins>
      <w:ins w:id="220" w:author="Erin Stephenson" w:date="2019-03-08T16:33:00Z">
        <w:r w:rsidR="000D52B5">
          <w:rPr>
            <w:b w:val="0"/>
            <w:sz w:val="24"/>
            <w:szCs w:val="24"/>
          </w:rPr>
          <w:t>[200mM]</w:t>
        </w:r>
        <w:r w:rsidR="000D52B5">
          <w:rPr>
            <w:b w:val="0"/>
            <w:sz w:val="24"/>
            <w:szCs w:val="24"/>
          </w:rPr>
          <w:t>, pH7.4,</w:t>
        </w:r>
        <w:r w:rsidR="000D52B5">
          <w:rPr>
            <w:b w:val="0"/>
            <w:sz w:val="24"/>
            <w:szCs w:val="24"/>
          </w:rPr>
          <w:t xml:space="preserve"> </w:t>
        </w:r>
      </w:ins>
      <w:ins w:id="221" w:author="Erin Stephenson" w:date="2019-03-08T16:27:00Z">
        <w:r w:rsidR="000A3D43">
          <w:rPr>
            <w:b w:val="0"/>
            <w:sz w:val="24"/>
            <w:szCs w:val="24"/>
          </w:rPr>
          <w:t>containing nitro</w:t>
        </w:r>
      </w:ins>
      <w:ins w:id="222" w:author="Erin Stephenson" w:date="2019-03-08T16:35:00Z">
        <w:r w:rsidR="002B47DD">
          <w:rPr>
            <w:b w:val="0"/>
            <w:sz w:val="24"/>
            <w:szCs w:val="24"/>
          </w:rPr>
          <w:t xml:space="preserve"> </w:t>
        </w:r>
      </w:ins>
      <w:ins w:id="223" w:author="Erin Stephenson" w:date="2019-03-08T16:27:00Z">
        <w:r w:rsidR="000A3D43">
          <w:rPr>
            <w:b w:val="0"/>
            <w:sz w:val="24"/>
            <w:szCs w:val="24"/>
          </w:rPr>
          <w:t xml:space="preserve">blue </w:t>
        </w:r>
      </w:ins>
      <w:ins w:id="224" w:author="Erin Stephenson" w:date="2019-03-08T16:35:00Z">
        <w:r w:rsidR="002B47DD">
          <w:rPr>
            <w:b w:val="0"/>
            <w:sz w:val="24"/>
            <w:szCs w:val="24"/>
          </w:rPr>
          <w:t xml:space="preserve">tetrazolium </w:t>
        </w:r>
      </w:ins>
      <w:ins w:id="225" w:author="Erin Stephenson" w:date="2019-03-08T16:41:00Z">
        <w:r w:rsidR="00023E0F">
          <w:rPr>
            <w:b w:val="0"/>
            <w:sz w:val="24"/>
            <w:szCs w:val="24"/>
          </w:rPr>
          <w:t>[</w:t>
        </w:r>
      </w:ins>
      <w:ins w:id="226" w:author="Erin Stephenson" w:date="2019-03-08T16:43:00Z">
        <w:r w:rsidR="00941314">
          <w:rPr>
            <w:b w:val="0"/>
            <w:sz w:val="24"/>
            <w:szCs w:val="24"/>
          </w:rPr>
          <w:t xml:space="preserve">245 </w:t>
        </w:r>
        <w:r w:rsidR="00941314">
          <w:rPr>
            <w:rFonts w:ascii="Garamond" w:hAnsi="Garamond"/>
            <w:b w:val="0"/>
            <w:sz w:val="24"/>
            <w:szCs w:val="24"/>
          </w:rPr>
          <w:t>µ</w:t>
        </w:r>
        <w:r w:rsidR="00941314">
          <w:rPr>
            <w:b w:val="0"/>
            <w:sz w:val="24"/>
            <w:szCs w:val="24"/>
          </w:rPr>
          <w:t xml:space="preserve">M] </w:t>
        </w:r>
      </w:ins>
      <w:ins w:id="227" w:author="Erin Stephenson" w:date="2019-03-08T16:27:00Z">
        <w:r w:rsidR="000A3D43">
          <w:rPr>
            <w:b w:val="0"/>
            <w:sz w:val="24"/>
            <w:szCs w:val="24"/>
          </w:rPr>
          <w:t xml:space="preserve">and NADH </w:t>
        </w:r>
      </w:ins>
      <w:ins w:id="228" w:author="Erin Stephenson" w:date="2019-03-08T16:43:00Z">
        <w:r w:rsidR="00941314">
          <w:rPr>
            <w:b w:val="0"/>
            <w:sz w:val="24"/>
            <w:szCs w:val="24"/>
          </w:rPr>
          <w:t>[1.13 mM]</w:t>
        </w:r>
      </w:ins>
      <w:ins w:id="229" w:author="Erin Stephenson" w:date="2019-03-08T16:29:00Z">
        <w:r w:rsidR="000A3D43">
          <w:rPr>
            <w:b w:val="0"/>
            <w:sz w:val="24"/>
            <w:szCs w:val="24"/>
          </w:rPr>
          <w:t>.</w:t>
        </w:r>
      </w:ins>
      <w:ins w:id="230" w:author="Erin Stephenson" w:date="2019-03-08T16:44:00Z">
        <w:r w:rsidR="00105481">
          <w:rPr>
            <w:b w:val="0"/>
            <w:sz w:val="24"/>
            <w:szCs w:val="24"/>
          </w:rPr>
          <w:t xml:space="preserve"> </w:t>
        </w:r>
      </w:ins>
      <w:ins w:id="231" w:author="Erin Stephenson" w:date="2019-03-08T16:46:00Z">
        <w:r w:rsidR="00B508DD">
          <w:rPr>
            <w:b w:val="0"/>
            <w:sz w:val="24"/>
            <w:szCs w:val="24"/>
          </w:rPr>
          <w:t>Sections were rinsed in water, dehydrated</w:t>
        </w:r>
      </w:ins>
      <w:ins w:id="232" w:author="Erin Stephenson" w:date="2019-03-08T16:57:00Z">
        <w:r w:rsidR="00D57C8E">
          <w:rPr>
            <w:b w:val="0"/>
            <w:sz w:val="24"/>
            <w:szCs w:val="24"/>
          </w:rPr>
          <w:t>,</w:t>
        </w:r>
      </w:ins>
      <w:bookmarkStart w:id="233" w:name="_GoBack"/>
      <w:bookmarkEnd w:id="233"/>
      <w:ins w:id="234" w:author="Erin Stephenson" w:date="2019-03-08T16:46:00Z">
        <w:r w:rsidR="00B508DD">
          <w:rPr>
            <w:b w:val="0"/>
            <w:sz w:val="24"/>
            <w:szCs w:val="24"/>
          </w:rPr>
          <w:t xml:space="preserve"> and mounted under coverslips. S</w:t>
        </w:r>
      </w:ins>
      <w:ins w:id="235" w:author="Erin Stephenson" w:date="2019-03-08T16:45:00Z">
        <w:r w:rsidR="00EF2394">
          <w:rPr>
            <w:b w:val="0"/>
            <w:sz w:val="24"/>
            <w:szCs w:val="24"/>
          </w:rPr>
          <w:t>taining was visualized</w:t>
        </w:r>
      </w:ins>
      <w:ins w:id="236" w:author="Erin Stephenson" w:date="2019-03-08T16:44:00Z">
        <w:r w:rsidR="00EF2394">
          <w:rPr>
            <w:b w:val="0"/>
            <w:sz w:val="24"/>
            <w:szCs w:val="24"/>
          </w:rPr>
          <w:t xml:space="preserve"> </w:t>
        </w:r>
      </w:ins>
      <w:ins w:id="237" w:author="Erin Stephenson" w:date="2019-03-08T16:47:00Z">
        <w:r w:rsidR="0024205C">
          <w:rPr>
            <w:b w:val="0"/>
            <w:sz w:val="24"/>
            <w:szCs w:val="24"/>
          </w:rPr>
          <w:t xml:space="preserve">and photographed </w:t>
        </w:r>
      </w:ins>
      <w:ins w:id="238" w:author="Erin Stephenson" w:date="2019-03-08T16:45:00Z">
        <w:r w:rsidR="0024205C">
          <w:rPr>
            <w:b w:val="0"/>
            <w:sz w:val="24"/>
            <w:szCs w:val="24"/>
          </w:rPr>
          <w:t xml:space="preserve">using </w:t>
        </w:r>
      </w:ins>
      <w:ins w:id="239" w:author="Erin Stephenson" w:date="2019-03-08T16:53:00Z">
        <w:r w:rsidR="00C17855">
          <w:rPr>
            <w:b w:val="0"/>
            <w:sz w:val="24"/>
            <w:szCs w:val="24"/>
          </w:rPr>
          <w:t xml:space="preserve">an </w:t>
        </w:r>
      </w:ins>
      <w:ins w:id="240" w:author="Erin Stephenson" w:date="2019-03-08T16:45:00Z">
        <w:r w:rsidR="0024205C">
          <w:rPr>
            <w:b w:val="0"/>
            <w:sz w:val="24"/>
            <w:szCs w:val="24"/>
          </w:rPr>
          <w:t>E</w:t>
        </w:r>
      </w:ins>
      <w:ins w:id="241" w:author="Erin Stephenson" w:date="2019-03-08T16:48:00Z">
        <w:r w:rsidR="0024205C">
          <w:rPr>
            <w:b w:val="0"/>
            <w:sz w:val="24"/>
            <w:szCs w:val="24"/>
          </w:rPr>
          <w:t>vos</w:t>
        </w:r>
      </w:ins>
      <w:ins w:id="242" w:author="Erin Stephenson" w:date="2019-03-08T16:52:00Z">
        <w:r w:rsidR="00E511CC">
          <w:rPr>
            <w:b w:val="0"/>
            <w:sz w:val="24"/>
            <w:szCs w:val="24"/>
          </w:rPr>
          <w:t xml:space="preserve"> XL Core</w:t>
        </w:r>
      </w:ins>
      <w:ins w:id="243" w:author="Erin Stephenson" w:date="2019-03-08T16:53:00Z">
        <w:r w:rsidR="00C17855">
          <w:rPr>
            <w:b w:val="0"/>
            <w:sz w:val="24"/>
            <w:szCs w:val="24"/>
          </w:rPr>
          <w:t xml:space="preserve"> transmitted-light inverted imaging system (</w:t>
        </w:r>
      </w:ins>
      <w:ins w:id="244" w:author="Erin Stephenson" w:date="2019-03-08T16:55:00Z">
        <w:r w:rsidR="001C6BCC">
          <w:rPr>
            <w:b w:val="0"/>
            <w:sz w:val="24"/>
            <w:szCs w:val="24"/>
          </w:rPr>
          <w:t xml:space="preserve">Thermo Fisher Scientific, </w:t>
        </w:r>
      </w:ins>
      <w:ins w:id="245" w:author="Erin Stephenson" w:date="2019-03-08T16:56:00Z">
        <w:r w:rsidR="001C6BCC">
          <w:rPr>
            <w:b w:val="0"/>
            <w:sz w:val="24"/>
            <w:szCs w:val="24"/>
          </w:rPr>
          <w:t>Waltham, MA</w:t>
        </w:r>
      </w:ins>
      <w:ins w:id="246" w:author="Erin Stephenson" w:date="2019-03-08T16:48:00Z">
        <w:r w:rsidR="0024205C">
          <w:rPr>
            <w:b w:val="0"/>
            <w:sz w:val="24"/>
            <w:szCs w:val="24"/>
          </w:rPr>
          <w:t>)</w:t>
        </w:r>
      </w:ins>
      <w:ins w:id="247" w:author="Erin Stephenson" w:date="2019-03-08T16:55:00Z">
        <w:r w:rsidR="001C6BCC">
          <w:rPr>
            <w:b w:val="0"/>
            <w:sz w:val="24"/>
            <w:szCs w:val="24"/>
          </w:rPr>
          <w:t>.</w:t>
        </w:r>
      </w:ins>
    </w:p>
    <w:p w14:paraId="25428308" w14:textId="03A99F67" w:rsidR="00AE30D5" w:rsidRDefault="00AE30D5" w:rsidP="00AE30D5">
      <w:pPr>
        <w:pStyle w:val="Heading2"/>
      </w:pPr>
      <w:r>
        <w:t>Statistical Analyses</w:t>
      </w:r>
    </w:p>
    <w:p w14:paraId="08382C47" w14:textId="00374A03" w:rsidR="00396BD8" w:rsidRPr="00396BD8" w:rsidRDefault="00D52992" w:rsidP="00396BD8">
      <w:r>
        <w:t>All statistical ana</w:t>
      </w:r>
      <w:r w:rsidR="00AC53AD">
        <w:t>lyses were performed using the R</w:t>
      </w:r>
      <w:r>
        <w:t xml:space="preserve">, version 3.2.2 </w:t>
      </w:r>
      <w:r>
        <w:fldChar w:fldCharType="begin" w:fldLock="1"/>
      </w:r>
      <w:r w:rsidR="007151C0">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7]","plainTextFormattedCitation":"[47]","previouslyFormattedCitation":"[46]"},"properties":{"noteIndex":0},"schema":"https://github.com/citation-style-language/schema/raw/master/csl-citation.json"}</w:instrText>
      </w:r>
      <w:r>
        <w:fldChar w:fldCharType="separate"/>
      </w:r>
      <w:r w:rsidR="007151C0" w:rsidRPr="007151C0">
        <w:rPr>
          <w:noProof/>
        </w:rPr>
        <w:t>[47]</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7151C0">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8]","plainTextFormattedCitation":"[48]","previouslyFormattedCitation":"[47]"},"properties":{"noteIndex":0},"schema":"https://github.com/citation-style-language/schema/raw/master/csl-citation.json"}</w:instrText>
      </w:r>
      <w:r>
        <w:fldChar w:fldCharType="separate"/>
      </w:r>
      <w:r w:rsidR="007151C0" w:rsidRPr="007151C0">
        <w:rPr>
          <w:noProof/>
        </w:rPr>
        <w:t>[48]</w:t>
      </w:r>
      <w:r>
        <w:fldChar w:fldCharType="end"/>
      </w:r>
      <w:r w:rsidR="00396BD8">
        <w:t>. 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w:t>
      </w:r>
      <w:r w:rsidR="00466D21">
        <w:t xml:space="preserve"> </w:t>
      </w:r>
      <w:r>
        <w:t xml:space="preserve">term.  </w:t>
      </w:r>
      <w:r w:rsidR="007C4F6A">
        <w:t xml:space="preserve">Pairwise comparisons were tested first for normality via a Shapiro-Wilk test, then for equal variance via Levene’s test.  </w:t>
      </w:r>
      <w:r w:rsidR="004E21CF">
        <w:t>For survival analyses and Cox proportional hazard tests, the survival package was used (version 2.38-3)</w:t>
      </w:r>
      <w:r w:rsidR="004E21CF">
        <w:fldChar w:fldCharType="begin" w:fldLock="1"/>
      </w:r>
      <w:r w:rsidR="007151C0">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9,50]","plainTextFormattedCitation":"[49,50]","previouslyFormattedCitation":"[48,49]"},"properties":{"noteIndex":0},"schema":"https://github.com/citation-style-language/schema/raw/master/csl-citation.json"}</w:instrText>
      </w:r>
      <w:r w:rsidR="004E21CF">
        <w:fldChar w:fldCharType="separate"/>
      </w:r>
      <w:r w:rsidR="007151C0" w:rsidRPr="007151C0">
        <w:rPr>
          <w:noProof/>
        </w:rPr>
        <w:t>[49,50]</w:t>
      </w:r>
      <w:r w:rsidR="004E21CF">
        <w:fldChar w:fldCharType="end"/>
      </w:r>
      <w:r w:rsidR="004E21CF">
        <w:t xml:space="preserve">.  </w:t>
      </w:r>
      <w:r w:rsidR="009D4913">
        <w:t xml:space="preserve">We tested the assumptions of proportional hazards (with Shoenfeld residuals) and found no significant deviation from this assumption (p=0.875).  </w:t>
      </w:r>
      <w:r w:rsidR="007C4F6A">
        <w:t xml:space="preserve">Based on these, appropriate pairwise tests were performed as indicated in the figure legends.  </w:t>
      </w:r>
      <w:r w:rsidR="00D05FF7">
        <w:t xml:space="preserve">Corrections for testing of multiple hypotheses were done using the method of Benjamini and Hochberg </w:t>
      </w:r>
      <w:r w:rsidR="00D05FF7">
        <w:fldChar w:fldCharType="begin" w:fldLock="1"/>
      </w:r>
      <w:r w:rsidR="007151C0">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1]","plainTextFormattedCitation":"[51]","previouslyFormattedCitation":"[50]"},"properties":{"noteIndex":0},"schema":"https://github.com/citation-style-language/schema/raw/master/csl-citation.json"}</w:instrText>
      </w:r>
      <w:r w:rsidR="00D05FF7">
        <w:fldChar w:fldCharType="separate"/>
      </w:r>
      <w:r w:rsidR="007151C0" w:rsidRPr="007151C0">
        <w:rPr>
          <w:noProof/>
        </w:rPr>
        <w:t>[51]</w:t>
      </w:r>
      <w:r w:rsidR="00D05FF7">
        <w:fldChar w:fldCharType="end"/>
      </w:r>
      <w:r w:rsidR="00D05FF7">
        <w:t xml:space="preserve">. </w:t>
      </w:r>
      <w:r w:rsidR="0045183A">
        <w:t xml:space="preserve">Statistical significance was designated at p/q&lt;0.05 for all assays, except GSEA analyses were q&lt;0.25 was used.  </w:t>
      </w:r>
      <w:r>
        <w:t>All raw data and statistical analyses for this manuscript are available at</w:t>
      </w:r>
      <w:r w:rsidR="006F51AF">
        <w:t xml:space="preserve"> </w:t>
      </w:r>
      <w:hyperlink r:id="rId10"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r>
        <w:lastRenderedPageBreak/>
        <w:t>Results</w:t>
      </w:r>
    </w:p>
    <w:p w14:paraId="3535B202" w14:textId="77777777" w:rsidR="00EE7DA9" w:rsidRDefault="00EE7DA9" w:rsidP="007B624A"/>
    <w:p w14:paraId="67FACF5E" w14:textId="16AE53EF" w:rsidR="00EE7DA9" w:rsidRDefault="00EE7DA9" w:rsidP="00EE7DA9">
      <w:pPr>
        <w:pStyle w:val="Heading2"/>
      </w:pPr>
      <w:r>
        <w:t>Rapamycin Treatment Reduces High Fat Diet Induced Increases in Energy Expenditure</w:t>
      </w:r>
    </w:p>
    <w:p w14:paraId="4D764869" w14:textId="4B13904A" w:rsidR="00EE7DA9" w:rsidRDefault="00F0463F" w:rsidP="00EE7DA9">
      <w:r>
        <w:t xml:space="preserve">Both short term overfeeding and chronic obesity result in increased energy expenditure.  To test whether mTORC1 plays a role in </w:t>
      </w:r>
      <w:r w:rsidR="00353984">
        <w:t xml:space="preserve">the short-term responses to </w:t>
      </w:r>
      <w:r w:rsidR="001B5133">
        <w:t>obesogenic</w:t>
      </w:r>
      <w:r w:rsidR="00353984">
        <w:t xml:space="preserve"> diets, we measured energy expenditure in single-housed mice during this dietary </w:t>
      </w:r>
      <w:r w:rsidR="0087648E">
        <w:t>shift.  As described in Figure 1</w:t>
      </w:r>
      <w:r w:rsidR="00353984">
        <w:t>A, animals</w:t>
      </w:r>
      <w:r w:rsidR="00395526">
        <w:t xml:space="preserve"> were single housed and vehicle-</w:t>
      </w:r>
      <w:r w:rsidR="00353984">
        <w:t xml:space="preserve">injected </w:t>
      </w:r>
      <w:r w:rsidR="00395526">
        <w:t xml:space="preserve">daily </w:t>
      </w:r>
      <w:r w:rsidR="00353984">
        <w:t xml:space="preserve">for 3 days to acclimatize the animals.  They were then placed in metabolic monitoring cages for 2 days, then were randomized into vehicle or rapamycin </w:t>
      </w:r>
      <w:r w:rsidR="00395526">
        <w:t>injected groups.  After 2 days of these injections, all animals were moved from normal chow diets to a high fat diet</w:t>
      </w:r>
      <w:r w:rsidR="0017194A">
        <w:t xml:space="preserve"> (HFD)</w:t>
      </w:r>
      <w:r w:rsidR="00395526">
        <w:t>.  As sho</w:t>
      </w:r>
      <w:r w:rsidR="0087648E">
        <w:t>wn in Figure 1</w:t>
      </w:r>
      <w:r w:rsidR="00395526">
        <w:t xml:space="preserve">B, </w:t>
      </w:r>
      <w:r w:rsidR="00DC1E3E">
        <w:t>the switch to HFD</w:t>
      </w:r>
      <w:r w:rsidR="00395526">
        <w:t xml:space="preserve"> caused a</w:t>
      </w:r>
      <w:r w:rsidR="00D92193">
        <w:t xml:space="preserve"> 7.8%</w:t>
      </w:r>
      <w:r w:rsidR="00395526">
        <w:t xml:space="preserve"> increase in energy expenditure in the vehicle</w:t>
      </w:r>
      <w:r w:rsidR="00502BBA">
        <w:t xml:space="preserve"> injected</w:t>
      </w:r>
      <w:r w:rsidR="00395526">
        <w:t xml:space="preserve"> </w:t>
      </w:r>
      <w:r w:rsidR="00D92193">
        <w:t>in the dark phase and a 6.8% increase in the light phase</w:t>
      </w:r>
      <w:r w:rsidR="00395526">
        <w:t xml:space="preserve">.  </w:t>
      </w:r>
      <w:r w:rsidR="00D92193">
        <w:t>For the animals injected with rapamycin, there was no increase</w:t>
      </w:r>
      <w:r w:rsidR="00DD3A40">
        <w:t xml:space="preserve"> in energy expenditure</w:t>
      </w:r>
      <w:r w:rsidR="00D92193">
        <w:t xml:space="preserve"> </w:t>
      </w:r>
      <w:r w:rsidR="00697482">
        <w:t>within</w:t>
      </w:r>
      <w:r w:rsidR="00DD3A40">
        <w:t xml:space="preserve"> the HFD phase, when compared to vehicle treated mice (p=1.24 x 10</w:t>
      </w:r>
      <w:r w:rsidR="00DD3A40">
        <w:rPr>
          <w:vertAlign w:val="superscript"/>
        </w:rPr>
        <w:t>-5</w:t>
      </w:r>
      <w:r w:rsidR="00DD3A40">
        <w:t>).  These effects on energy expenditure</w:t>
      </w:r>
      <w:r w:rsidR="00395526">
        <w:t xml:space="preserve"> </w:t>
      </w:r>
      <w:r w:rsidR="00DD3A40">
        <w:t>were</w:t>
      </w:r>
      <w:r w:rsidR="00395526">
        <w:t xml:space="preserve"> not associated with differences in physical activity </w:t>
      </w:r>
      <w:r w:rsidR="0087648E">
        <w:t>(Figure 1</w:t>
      </w:r>
      <w:r w:rsidR="00F00E78">
        <w:t>C</w:t>
      </w:r>
      <w:r w:rsidR="00395526">
        <w:t>).</w:t>
      </w:r>
      <w:r w:rsidR="0017194A">
        <w:t xml:space="preserve">  These data </w:t>
      </w:r>
      <w:r w:rsidR="004D7062">
        <w:t>support the hypothesis</w:t>
      </w:r>
      <w:r w:rsidR="0017194A">
        <w:t xml:space="preserve"> that mTORC1 is required for the increase in energy expenditure in response to HFD feeding.</w:t>
      </w:r>
      <w:r w:rsidR="00A04A3A">
        <w:t xml:space="preserve">  </w:t>
      </w:r>
    </w:p>
    <w:p w14:paraId="621151A6" w14:textId="77777777" w:rsidR="00EE7DA9" w:rsidRPr="00EE7DA9" w:rsidRDefault="00EE7DA9" w:rsidP="00EE7DA9"/>
    <w:p w14:paraId="7A82AE45" w14:textId="026474FF" w:rsidR="0087648E" w:rsidRDefault="0087648E" w:rsidP="0087648E">
      <w:pPr>
        <w:pStyle w:val="Heading2"/>
      </w:pPr>
      <w:r>
        <w:t>Activation of mTORC1 in Muscle is Sufficient for Increased Energy Expenditure</w:t>
      </w:r>
    </w:p>
    <w:p w14:paraId="14CDFE30" w14:textId="3080AEB0" w:rsidR="00F07541" w:rsidRPr="00C64A2D" w:rsidRDefault="0087648E" w:rsidP="00D04DA3">
      <w:r>
        <w:t>To test whether muscle mTORC1 activation was sufficient to affect adiposity and energy expenditure,</w:t>
      </w:r>
      <w:r w:rsidR="00F07541">
        <w:t xml:space="preserve"> we performed </w:t>
      </w:r>
      <w:r w:rsidR="004D0DD4">
        <w:t xml:space="preserve">indirect </w:t>
      </w:r>
      <w:r w:rsidR="00F07541">
        <w:t>calorimetry studies on</w:t>
      </w:r>
      <w:r>
        <w:t xml:space="preserve"> </w:t>
      </w:r>
      <w:r>
        <w:rPr>
          <w:i/>
        </w:rPr>
        <w:t>Ckmm-Cre</w:t>
      </w:r>
      <w:r>
        <w:t xml:space="preserve"> driven</w:t>
      </w:r>
      <w:r w:rsidR="00F07541">
        <w:t xml:space="preserve"> </w:t>
      </w:r>
      <w:r>
        <w:rPr>
          <w:i/>
        </w:rPr>
        <w:t>Tsc1</w:t>
      </w:r>
      <w:r>
        <w:t xml:space="preserve"> knockout</w:t>
      </w:r>
      <w:r w:rsidR="00F07541">
        <w:t xml:space="preserve"> mice</w:t>
      </w:r>
      <w:r>
        <w:t>.</w:t>
      </w:r>
      <w:r w:rsidR="00F07541">
        <w:t xml:space="preserve">   </w:t>
      </w:r>
      <w:r>
        <w:t xml:space="preserve">Consistent with prior reports </w:t>
      </w:r>
      <w:r w:rsidR="001B5133">
        <w:fldChar w:fldCharType="begin" w:fldLock="1"/>
      </w:r>
      <w:r w:rsidR="001B5133">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mendeley":{"formattedCitation":"[31]","plainTextFormattedCitation":"[31]","previouslyFormattedCitation":"[31]"},"properties":{"noteIndex":0},"schema":"https://github.com/citation-style-language/schema/raw/master/csl-citation.json"}</w:instrText>
      </w:r>
      <w:r w:rsidR="001B5133">
        <w:fldChar w:fldCharType="separate"/>
      </w:r>
      <w:r w:rsidR="001B5133" w:rsidRPr="001B5133">
        <w:rPr>
          <w:noProof/>
        </w:rPr>
        <w:t>[31]</w:t>
      </w:r>
      <w:r w:rsidR="001B5133">
        <w:fldChar w:fldCharType="end"/>
      </w:r>
      <w:r w:rsidR="001B5133">
        <w:t xml:space="preserve"> </w:t>
      </w:r>
      <w:r>
        <w:t xml:space="preserve">we observed a </w:t>
      </w:r>
      <w:r w:rsidR="00DC6626">
        <w:t>an</w:t>
      </w:r>
      <w:r>
        <w:t xml:space="preserve"> elevation in energy expenditure in muscle specific </w:t>
      </w:r>
      <w:r>
        <w:rPr>
          <w:i/>
        </w:rPr>
        <w:t>Tsc1</w:t>
      </w:r>
      <w:r>
        <w:t xml:space="preserve"> knockout mouse (Figure 1</w:t>
      </w:r>
      <w:r w:rsidR="007F73C7">
        <w:t>D</w:t>
      </w:r>
      <w:r w:rsidR="00DC6626">
        <w:t>, p&lt;1 x 10</w:t>
      </w:r>
      <w:r w:rsidR="00DC6626">
        <w:rPr>
          <w:vertAlign w:val="superscript"/>
        </w:rPr>
        <w:t>6</w:t>
      </w:r>
      <w:r>
        <w:t>)</w:t>
      </w:r>
      <w:r w:rsidR="00DC6626">
        <w:t>.  This increase in thermogenesis was more apparent during the active dark phase (17% increased in males, 7.5% increased in female knockout mice).</w:t>
      </w:r>
      <w:r>
        <w:t xml:space="preserve"> </w:t>
      </w:r>
      <w:r w:rsidR="00DC6626">
        <w:t xml:space="preserve">  There </w:t>
      </w:r>
      <w:r w:rsidR="007F73C7">
        <w:t>were</w:t>
      </w:r>
      <w:r w:rsidR="00DC6626">
        <w:t xml:space="preserve"> </w:t>
      </w:r>
      <w:r>
        <w:t xml:space="preserve">no </w:t>
      </w:r>
      <w:r w:rsidR="00FB180A">
        <w:t>significant</w:t>
      </w:r>
      <w:r>
        <w:t xml:space="preserve"> differences in physical activity during</w:t>
      </w:r>
      <w:r w:rsidR="00106DC4">
        <w:t xml:space="preserve"> the</w:t>
      </w:r>
      <w:r>
        <w:t xml:space="preserve"> monitoring</w:t>
      </w:r>
      <w:r w:rsidR="00106DC4">
        <w:t xml:space="preserve"> period</w:t>
      </w:r>
      <w:r w:rsidR="00472BDC">
        <w:t xml:space="preserve"> (Figure 1</w:t>
      </w:r>
      <w:r w:rsidR="007F73C7">
        <w:t>E</w:t>
      </w:r>
      <w:r w:rsidR="00472BDC">
        <w:softHyphen/>
      </w:r>
      <w:r w:rsidR="00472BDC">
        <w:softHyphen/>
      </w:r>
      <w:r w:rsidR="00472BDC">
        <w:softHyphen/>
      </w:r>
      <w:r w:rsidR="00472BDC">
        <w:softHyphen/>
      </w:r>
      <w:r>
        <w:t>)</w:t>
      </w:r>
      <w:r w:rsidR="007F73C7">
        <w:t xml:space="preserve">.  In terms of the respiratory exchange ratio (Figure 1F) while the male wild-type and knockout mice were very similar, female muscle </w:t>
      </w:r>
      <w:r w:rsidR="007F73C7">
        <w:rPr>
          <w:i/>
        </w:rPr>
        <w:t>Tsc1</w:t>
      </w:r>
      <w:r w:rsidR="007F73C7">
        <w:t xml:space="preserve"> knockout mice had more lipid utilization at night, but more carbohydrate utilization during the day, potentially indicating</w:t>
      </w:r>
      <w:r w:rsidR="00F704E4">
        <w:t xml:space="preserve"> sex-dependent</w:t>
      </w:r>
      <w:r w:rsidR="007F73C7">
        <w:t xml:space="preserve"> increased metabolic flexibility</w:t>
      </w:r>
      <w:r>
        <w:t>.  These data are consistent with a physiological role of mTORC1 in moderating organismal energy expenditure.</w:t>
      </w:r>
      <w:r w:rsidR="00C64A2D">
        <w:t xml:space="preserve">  We next evaluated food intake in these animals on both NCD and HFD diets.  As shown in </w:t>
      </w:r>
      <w:commentRangeStart w:id="248"/>
      <w:r w:rsidR="00C64A2D">
        <w:t>Figure 1E</w:t>
      </w:r>
      <w:commentRangeEnd w:id="248"/>
      <w:r w:rsidR="00C64A2D">
        <w:rPr>
          <w:rStyle w:val="CommentReference"/>
        </w:rPr>
        <w:commentReference w:id="248"/>
      </w:r>
      <w:r w:rsidR="00C64A2D">
        <w:t xml:space="preserve">, while the HFD animals ingested more calories, there was no </w:t>
      </w:r>
      <w:r w:rsidR="003B35C6">
        <w:t xml:space="preserve">significant </w:t>
      </w:r>
      <w:r w:rsidR="00C64A2D">
        <w:t xml:space="preserve">difference in energy intake between wild-type and muscle </w:t>
      </w:r>
      <w:r w:rsidR="00C64A2D">
        <w:rPr>
          <w:i/>
        </w:rPr>
        <w:t>Tsc1</w:t>
      </w:r>
      <w:r w:rsidR="00C64A2D">
        <w:t xml:space="preserve"> knockout mice.</w:t>
      </w:r>
    </w:p>
    <w:p w14:paraId="29FCD5C2" w14:textId="77777777" w:rsidR="00526B0E" w:rsidRDefault="00526B0E" w:rsidP="00526B0E"/>
    <w:p w14:paraId="2C271624" w14:textId="77777777" w:rsidR="0087648E" w:rsidRDefault="0087648E" w:rsidP="0087648E">
      <w:pPr>
        <w:pStyle w:val="Heading2"/>
      </w:pPr>
      <w:r>
        <w:t xml:space="preserve">Knockout of </w:t>
      </w:r>
      <w:r w:rsidRPr="00EA6963">
        <w:rPr>
          <w:i/>
        </w:rPr>
        <w:t>Tsc1</w:t>
      </w:r>
      <w:r>
        <w:t xml:space="preserve"> in Muscle Causes Resistance to Age- and Diet-Induced Obesity</w:t>
      </w:r>
    </w:p>
    <w:p w14:paraId="526655A8" w14:textId="77777777" w:rsidR="0087648E" w:rsidRDefault="0087648E" w:rsidP="0087648E"/>
    <w:p w14:paraId="45ABD6D1" w14:textId="30942FAC" w:rsidR="0087648E" w:rsidRPr="00A15A7B" w:rsidRDefault="00BB27F2" w:rsidP="0087648E">
      <w:r>
        <w:t>To understand the physiological significance of elevated baseline energy expenditure, w</w:t>
      </w:r>
      <w:r w:rsidR="0087648E">
        <w:t xml:space="preserve">e </w:t>
      </w:r>
      <w:r w:rsidR="00106DC4">
        <w:t>determined</w:t>
      </w:r>
      <w:r w:rsidR="0087648E">
        <w:t xml:space="preserve"> the body composition of </w:t>
      </w:r>
      <w:r w:rsidR="002F1BC5">
        <w:t>male</w:t>
      </w:r>
      <w:r w:rsidR="0087648E">
        <w:t xml:space="preserve"> muscle </w:t>
      </w:r>
      <w:r w:rsidR="0087648E">
        <w:rPr>
          <w:i/>
        </w:rPr>
        <w:t xml:space="preserve">Tsc1 </w:t>
      </w:r>
      <w:r w:rsidR="0087648E">
        <w:t xml:space="preserve">knockout animals over the course of </w:t>
      </w:r>
      <w:r w:rsidR="00F007AD">
        <w:t>7</w:t>
      </w:r>
      <w:r w:rsidR="0087648E">
        <w:t xml:space="preserve"> months on a normal chow diet.  </w:t>
      </w:r>
      <w:r w:rsidR="00F007AD">
        <w:t>As animals aged the wild-type mice accreted more fat mass, but we observed</w:t>
      </w:r>
      <w:r w:rsidR="0087648E">
        <w:t xml:space="preserve"> a striking</w:t>
      </w:r>
      <w:r w:rsidR="00770A53">
        <w:t xml:space="preserve"> 84</w:t>
      </w:r>
      <w:r w:rsidR="00DE6A31">
        <w:t>% reduction</w:t>
      </w:r>
      <w:r w:rsidR="0087648E">
        <w:t xml:space="preserve"> </w:t>
      </w:r>
      <w:r w:rsidR="00770A53">
        <w:t>in</w:t>
      </w:r>
      <w:r w:rsidR="0087648E">
        <w:t xml:space="preserve"> fat mass </w:t>
      </w:r>
      <w:r w:rsidR="00770A53">
        <w:t xml:space="preserve">gains </w:t>
      </w:r>
      <w:r w:rsidR="00F007AD">
        <w:t>in the knockout animals</w:t>
      </w:r>
      <w:r w:rsidR="00DE6A31">
        <w:t xml:space="preserve"> as they aged</w:t>
      </w:r>
      <w:r w:rsidR="00B04B43">
        <w:t xml:space="preserve"> (Figures 2</w:t>
      </w:r>
      <w:r w:rsidR="00472BDC">
        <w:t>A</w:t>
      </w:r>
      <w:r w:rsidR="00DE6A31">
        <w:t>, p=1.7 x 10</w:t>
      </w:r>
      <w:r w:rsidR="00DE6A31">
        <w:rPr>
          <w:vertAlign w:val="superscript"/>
        </w:rPr>
        <w:t>-10</w:t>
      </w:r>
      <w:r w:rsidR="0087648E">
        <w:t xml:space="preserve">).  Previous </w:t>
      </w:r>
      <w:r>
        <w:t>work</w:t>
      </w:r>
      <w:r w:rsidR="0087648E">
        <w:t xml:space="preserve"> using </w:t>
      </w:r>
      <w:r w:rsidR="0087648E">
        <w:rPr>
          <w:i/>
        </w:rPr>
        <w:t>ACTA1-Cre</w:t>
      </w:r>
      <w:r w:rsidR="0087648E">
        <w:t xml:space="preserve"> mediated knockout </w:t>
      </w:r>
      <w:r w:rsidR="0087648E">
        <w:lastRenderedPageBreak/>
        <w:t xml:space="preserve">of </w:t>
      </w:r>
      <w:r w:rsidR="0087648E">
        <w:rPr>
          <w:i/>
        </w:rPr>
        <w:t xml:space="preserve">Tsc1 </w:t>
      </w:r>
      <w:r w:rsidR="0087648E">
        <w:t>also observed reductions in fat mass</w:t>
      </w:r>
      <w:r>
        <w:t xml:space="preserve"> </w:t>
      </w:r>
      <w:r>
        <w:fldChar w:fldCharType="begin" w:fldLock="1"/>
      </w:r>
      <w:r w:rsidR="007151C0">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31,52]","plainTextFormattedCitation":"[31,52]","previouslyFormattedCitation":"[31,51]"},"properties":{"noteIndex":0},"schema":"https://github.com/citation-style-language/schema/raw/master/csl-citation.json"}</w:instrText>
      </w:r>
      <w:r>
        <w:fldChar w:fldCharType="separate"/>
      </w:r>
      <w:r w:rsidR="007151C0" w:rsidRPr="007151C0">
        <w:rPr>
          <w:noProof/>
        </w:rPr>
        <w:t>[31,52]</w:t>
      </w:r>
      <w:r>
        <w:fldChar w:fldCharType="end"/>
      </w:r>
      <w:r w:rsidR="0087648E">
        <w:t xml:space="preserve">, but in those cases lean mass was reduced as well </w:t>
      </w:r>
      <w:r w:rsidR="0087648E">
        <w:fldChar w:fldCharType="begin" w:fldLock="1"/>
      </w:r>
      <w:r w:rsidR="00867669">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30,31]","plainTextFormattedCitation":"[30,31]","previouslyFormattedCitation":"[30,31]"},"properties":{"noteIndex":0},"schema":"https://github.com/citation-style-language/schema/raw/master/csl-citation.json"}</w:instrText>
      </w:r>
      <w:r w:rsidR="0087648E">
        <w:fldChar w:fldCharType="separate"/>
      </w:r>
      <w:r w:rsidR="003840F7" w:rsidRPr="003840F7">
        <w:rPr>
          <w:noProof/>
        </w:rPr>
        <w:t>[30,31]</w:t>
      </w:r>
      <w:r w:rsidR="0087648E">
        <w:fldChar w:fldCharType="end"/>
      </w:r>
      <w:r w:rsidR="00472BDC">
        <w:t>, which was not observed in this model (Figure 2B</w:t>
      </w:r>
      <w:r w:rsidR="00404B3E">
        <w:t>, p=0.743 at endpoint</w:t>
      </w:r>
      <w:r w:rsidR="00472BDC">
        <w:t>)</w:t>
      </w:r>
      <w:r w:rsidR="0087648E">
        <w:t xml:space="preserve">.  To determine any adipose depot-specific changes, we measured the weights of fat pads from wild-type and </w:t>
      </w:r>
      <w:r w:rsidR="0087648E">
        <w:rPr>
          <w:i/>
        </w:rPr>
        <w:t>Tsc1</w:t>
      </w:r>
      <w:r w:rsidR="0087648E">
        <w:t xml:space="preserve"> knockout mice, and found that both subcutaneous and ep</w:t>
      </w:r>
      <w:r w:rsidR="004369E3">
        <w:t>i</w:t>
      </w:r>
      <w:r w:rsidR="0087648E">
        <w:t>didymal fat pads were reduced in size</w:t>
      </w:r>
      <w:r w:rsidR="00B04B43">
        <w:t xml:space="preserve"> (</w:t>
      </w:r>
      <w:r w:rsidR="004B4AFF">
        <w:t>79</w:t>
      </w:r>
      <w:r w:rsidR="0038168E">
        <w:t>%</w:t>
      </w:r>
      <w:r w:rsidR="0022606C">
        <w:t xml:space="preserve"> and </w:t>
      </w:r>
      <w:r w:rsidR="0038168E">
        <w:t>7</w:t>
      </w:r>
      <w:r w:rsidR="004B4AFF">
        <w:t>6</w:t>
      </w:r>
      <w:r w:rsidR="0038168E">
        <w:t>% respectively,</w:t>
      </w:r>
      <w:r w:rsidR="00482AEB">
        <w:t xml:space="preserve"> each p&lt;</w:t>
      </w:r>
      <w:r w:rsidR="004B4AFF">
        <w:t>0.0001</w:t>
      </w:r>
      <w:r w:rsidR="00EE675F">
        <w:t xml:space="preserve">; </w:t>
      </w:r>
      <w:r w:rsidR="00B04B43">
        <w:t>Figure 2</w:t>
      </w:r>
      <w:r w:rsidR="009D095F">
        <w:t>C</w:t>
      </w:r>
      <w:r w:rsidR="0087648E">
        <w:t>).</w:t>
      </w:r>
    </w:p>
    <w:p w14:paraId="3AF0DF1B" w14:textId="77777777" w:rsidR="0087648E" w:rsidRDefault="0087648E" w:rsidP="0087648E"/>
    <w:p w14:paraId="7690800A" w14:textId="77777777" w:rsidR="007A6E04" w:rsidRDefault="0087648E" w:rsidP="0087648E">
      <w:r>
        <w:t>To determine whether animals with TSC1 ablation in their muscle had different responses to a high fat diet, we placed male and female mice on a diet containing 45% of calories from fat.</w:t>
      </w:r>
      <w:r w:rsidR="009D095F">
        <w:t xml:space="preserve">  </w:t>
      </w:r>
      <w:r w:rsidR="001B6F0D">
        <w:t xml:space="preserve">We found that both </w:t>
      </w:r>
      <w:r>
        <w:t xml:space="preserve">male and female muscle-specific </w:t>
      </w:r>
      <w:r>
        <w:rPr>
          <w:i/>
        </w:rPr>
        <w:t xml:space="preserve">Tsc1 </w:t>
      </w:r>
      <w:r>
        <w:t>knockout mice were resistant to w</w:t>
      </w:r>
      <w:r w:rsidR="001B6F0D">
        <w:t xml:space="preserve">eight gain on high fat diet.  </w:t>
      </w:r>
      <w:r>
        <w:t>The majority of this difference was in fat mass</w:t>
      </w:r>
      <w:r w:rsidR="0038153C">
        <w:t xml:space="preserve"> which was reduced 60% in males and 58% in females by the end of the study</w:t>
      </w:r>
      <w:r w:rsidR="00140E42">
        <w:t xml:space="preserve"> (</w:t>
      </w:r>
      <w:r w:rsidR="00B04B43">
        <w:t>Figure 3</w:t>
      </w:r>
      <w:r w:rsidR="003C3B52">
        <w:t>A</w:t>
      </w:r>
      <w:r w:rsidR="004F3112">
        <w:t>, p</w:t>
      </w:r>
      <w:r w:rsidR="007E387B">
        <w:t xml:space="preserve"> &lt; </w:t>
      </w:r>
      <w:r w:rsidR="004F3112">
        <w:t>1</w:t>
      </w:r>
      <w:r w:rsidR="00B355DD">
        <w:t>.0 x10</w:t>
      </w:r>
      <w:r w:rsidR="00B355DD">
        <w:rPr>
          <w:vertAlign w:val="superscript"/>
        </w:rPr>
        <w:t>-</w:t>
      </w:r>
      <w:r w:rsidR="007E387B">
        <w:rPr>
          <w:vertAlign w:val="superscript"/>
        </w:rPr>
        <w:t>6</w:t>
      </w:r>
      <w:r w:rsidR="007E387B">
        <w:t xml:space="preserve"> for each)</w:t>
      </w:r>
      <w:r w:rsidR="00887CEF">
        <w:t xml:space="preserve">.  In terms of lean mass, </w:t>
      </w:r>
      <w:r w:rsidR="00135321">
        <w:t xml:space="preserve">there were no significant differences with the knockout </w:t>
      </w:r>
      <w:r w:rsidR="00B04B43">
        <w:t>(Figure 3</w:t>
      </w:r>
      <w:r w:rsidR="003C3B52">
        <w:t>B</w:t>
      </w:r>
      <w:r w:rsidR="00135321">
        <w:t>, p=0.941</w:t>
      </w:r>
      <w:r>
        <w:t>)</w:t>
      </w:r>
      <w:r w:rsidR="00F72D7F">
        <w:t>, though as expected female lean mass was lower</w:t>
      </w:r>
      <w:r w:rsidR="003C3B52">
        <w:t xml:space="preserve"> than that of male mice</w:t>
      </w:r>
      <w:r w:rsidR="00F72D7F">
        <w:t>.</w:t>
      </w:r>
      <w:r>
        <w:t xml:space="preserve">  Upon sacrifice, fat pads were excised from these animals, and consistent with the body composition determinations, we observed a </w:t>
      </w:r>
      <w:r w:rsidR="00E11990">
        <w:t>75-80</w:t>
      </w:r>
      <w:r>
        <w:t>% reduction in perigonadal and inguinal fat pad mass for both males and females (all p&lt;</w:t>
      </w:r>
      <w:r w:rsidR="00E11990">
        <w:t>0.001</w:t>
      </w:r>
      <w:r w:rsidR="009454E4">
        <w:t>; Figure 3C</w:t>
      </w:r>
      <w:r>
        <w:t xml:space="preserve">).  </w:t>
      </w:r>
    </w:p>
    <w:p w14:paraId="5B53D118" w14:textId="77777777" w:rsidR="007A6E04" w:rsidRDefault="007A6E04" w:rsidP="0087648E"/>
    <w:p w14:paraId="15BC992A" w14:textId="391C451B" w:rsidR="00B04B43" w:rsidRDefault="009454E4" w:rsidP="0087648E">
      <w:r>
        <w:t xml:space="preserve">To test whether </w:t>
      </w:r>
      <w:r w:rsidR="009E23FE">
        <w:t>the reductions in fat mass</w:t>
      </w:r>
      <w:r>
        <w:t xml:space="preserve"> </w:t>
      </w:r>
      <w:r w:rsidR="009E23FE">
        <w:t>were</w:t>
      </w:r>
      <w:r>
        <w:t xml:space="preserve"> the result of </w:t>
      </w:r>
      <w:r w:rsidR="00A22BB0">
        <w:t>aberrant</w:t>
      </w:r>
      <w:r>
        <w:t xml:space="preserve"> fat accumulation in non-adipose tissue</w:t>
      </w:r>
      <w:r w:rsidR="009E23FE">
        <w:t xml:space="preserve">, or a form of lipodystrophy </w:t>
      </w:r>
      <w:r>
        <w:t xml:space="preserve">we performed insulin tolerance tests.  </w:t>
      </w:r>
      <w:r w:rsidR="00A22BB0">
        <w:t>As shown in Figure 3D, both</w:t>
      </w:r>
      <w:r w:rsidR="009F1160">
        <w:t xml:space="preserve"> male and female knockout mice were more insulin sensitive after </w:t>
      </w:r>
      <w:commentRangeStart w:id="249"/>
      <w:r w:rsidR="009F1160">
        <w:t xml:space="preserve">HFD treatment, </w:t>
      </w:r>
      <w:commentRangeEnd w:id="249"/>
      <w:r w:rsidR="00A22BB0">
        <w:rPr>
          <w:rStyle w:val="CommentReference"/>
        </w:rPr>
        <w:commentReference w:id="249"/>
      </w:r>
      <w:r w:rsidR="009F1160">
        <w:t>consistent with the hypothesis that the lower adiposity results in improved insulin sensitivity.</w:t>
      </w:r>
      <w:r w:rsidR="0087648E">
        <w:t xml:space="preserve">  These data support the hypothesis that muscle </w:t>
      </w:r>
      <w:r w:rsidR="0087648E">
        <w:rPr>
          <w:i/>
        </w:rPr>
        <w:t xml:space="preserve">Tsc1I </w:t>
      </w:r>
      <w:r w:rsidR="0087648E">
        <w:t xml:space="preserve">knockout prevents adipose tissue expansion during a high fat diet, </w:t>
      </w:r>
      <w:r w:rsidR="00EC0891">
        <w:t>and is consistent with elevated energy expenditure.</w:t>
      </w:r>
      <w:r w:rsidR="0087648E">
        <w:t xml:space="preserve">  </w:t>
      </w:r>
    </w:p>
    <w:p w14:paraId="3BD73669" w14:textId="77777777" w:rsidR="00B04B43" w:rsidRDefault="00B04B43" w:rsidP="0087648E"/>
    <w:p w14:paraId="5F6B43F1" w14:textId="7E87D0F9" w:rsidR="00E7425C" w:rsidRDefault="00B04B43" w:rsidP="00E7425C">
      <w:pPr>
        <w:pStyle w:val="Heading2"/>
      </w:pPr>
      <w:r>
        <w:t>A</w:t>
      </w:r>
      <w:r w:rsidR="00E7425C">
        <w:t xml:space="preserve">blation of Muscle </w:t>
      </w:r>
      <w:r w:rsidR="00E7425C" w:rsidRPr="002B4C32">
        <w:rPr>
          <w:i/>
        </w:rPr>
        <w:t>Tsc1</w:t>
      </w:r>
      <w:r w:rsidR="00E7425C">
        <w:t xml:space="preserve"> Results in </w:t>
      </w:r>
      <w:r w:rsidR="00E0148A">
        <w:t xml:space="preserve">Increased </w:t>
      </w:r>
      <w:r w:rsidR="00E7425C">
        <w:t>Oxidative Muscle Fibers and Upregulation of Fatty Acid/Amino Acid Uptake Genes</w:t>
      </w:r>
    </w:p>
    <w:p w14:paraId="1C3DAE43" w14:textId="29E3C283" w:rsidR="00F82FCB" w:rsidRDefault="0032099B" w:rsidP="003669B1">
      <w:r>
        <w:t xml:space="preserve">In order to gain some insight into the changes that are occurring within the muscle tissue that may result in the resistance to diet-induced obesity in response to muscle </w:t>
      </w:r>
      <w:r w:rsidRPr="0032099B">
        <w:rPr>
          <w:i/>
        </w:rPr>
        <w:t>Tsc1</w:t>
      </w:r>
      <w:r>
        <w:t xml:space="preserve"> knockout, we performed RNA sequencing studies.  </w:t>
      </w:r>
      <w:r w:rsidR="006E719C">
        <w:t>W</w:t>
      </w:r>
      <w:r>
        <w:t xml:space="preserve">e identified </w:t>
      </w:r>
      <w:r w:rsidR="00496562">
        <w:t>4403</w:t>
      </w:r>
      <w:r>
        <w:t xml:space="preserve"> significantly differentially expressed genes in these animals, including </w:t>
      </w:r>
      <w:r w:rsidR="00496562">
        <w:t>2464</w:t>
      </w:r>
      <w:r>
        <w:t xml:space="preserve"> upregulated genes and </w:t>
      </w:r>
      <w:r w:rsidR="00496562">
        <w:t>1939</w:t>
      </w:r>
      <w:r>
        <w:t xml:space="preserve"> downregulated genes (see Supplementary Table 1</w:t>
      </w:r>
      <w:r w:rsidR="00834945">
        <w:t xml:space="preserve"> for complete list</w:t>
      </w:r>
      <w:r>
        <w:t xml:space="preserve">).  To gain some insights into the pathways and networks associated with these genes, we performed </w:t>
      </w:r>
      <w:r w:rsidR="00C21535">
        <w:t xml:space="preserve">gene-set enrichment analyses </w:t>
      </w:r>
      <w:r>
        <w:t>on this dataset</w:t>
      </w:r>
      <w:r w:rsidR="003F5B88">
        <w:t>, finding 674 differentially regulated gene sets</w:t>
      </w:r>
      <w:r w:rsidR="00DB5881">
        <w:t xml:space="preserve"> (see Supplementary Table 2)</w:t>
      </w:r>
      <w:r>
        <w:t xml:space="preserve">. </w:t>
      </w:r>
      <w:r w:rsidR="00DB5881">
        <w:t xml:space="preserve">Among the significantly enriched gene sets </w:t>
      </w:r>
      <w:r w:rsidR="00863DEF">
        <w:t xml:space="preserve">were </w:t>
      </w:r>
      <w:r>
        <w:t xml:space="preserve">genes regulated by </w:t>
      </w:r>
      <w:r w:rsidRPr="004D440C">
        <w:rPr>
          <w:i/>
        </w:rPr>
        <w:t>Tsc2</w:t>
      </w:r>
      <w:r>
        <w:t xml:space="preserve"> deletion in MEFs and by treatment with rapamycin </w:t>
      </w:r>
      <w:r>
        <w:fldChar w:fldCharType="begin" w:fldLock="1"/>
      </w:r>
      <w:r w:rsidR="007151C0">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6,53]","plainTextFormattedCitation":"[46,53]","previouslyFormattedCitation":"[52,53]"},"properties":{"noteIndex":0},"schema":"https://github.com/citation-style-language/schema/raw/master/csl-citation.json"}</w:instrText>
      </w:r>
      <w:r>
        <w:fldChar w:fldCharType="separate"/>
      </w:r>
      <w:r w:rsidR="007151C0" w:rsidRPr="007151C0">
        <w:rPr>
          <w:noProof/>
        </w:rPr>
        <w:t>[46,53]</w:t>
      </w:r>
      <w:r>
        <w:fldChar w:fldCharType="end"/>
      </w:r>
      <w:r w:rsidR="007E574F">
        <w:t xml:space="preserve">, indicating there are a core set of mTORC1 dependent genes in many tissue types.  </w:t>
      </w:r>
      <w:r w:rsidR="00CC1398">
        <w:t>Consistent with this, we</w:t>
      </w:r>
      <w:r w:rsidR="007E574F">
        <w:t xml:space="preserve"> found that 58% of the differentially expressed genes in our muscles overlapped with </w:t>
      </w:r>
      <w:r w:rsidR="00C00B6F">
        <w:t xml:space="preserve">previously published </w:t>
      </w:r>
      <w:r w:rsidR="007E574F">
        <w:t xml:space="preserve">differentially expressed genes in </w:t>
      </w:r>
      <w:r w:rsidR="007E574F">
        <w:rPr>
          <w:i/>
        </w:rPr>
        <w:t>Tsc2</w:t>
      </w:r>
      <w:r w:rsidR="007E574F">
        <w:t xml:space="preserve"> knockout MEFs </w:t>
      </w:r>
      <w:r w:rsidR="007E574F">
        <w:fldChar w:fldCharType="begin" w:fldLock="1"/>
      </w:r>
      <w:r w:rsidR="007151C0">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6]","plainTextFormattedCitation":"[46]","previouslyFormattedCitation":"[53]"},"properties":{"noteIndex":0},"schema":"https://github.com/citation-style-language/schema/raw/master/csl-citation.json"}</w:instrText>
      </w:r>
      <w:r w:rsidR="007E574F">
        <w:fldChar w:fldCharType="separate"/>
      </w:r>
      <w:r w:rsidR="007151C0" w:rsidRPr="007151C0">
        <w:rPr>
          <w:noProof/>
        </w:rPr>
        <w:t>[46]</w:t>
      </w:r>
      <w:r w:rsidR="007E574F">
        <w:fldChar w:fldCharType="end"/>
      </w:r>
      <w:r>
        <w:t>.</w:t>
      </w:r>
      <w:r w:rsidR="007E574F" w:rsidRPr="007E574F">
        <w:t xml:space="preserve"> </w:t>
      </w:r>
      <w:r w:rsidR="00C00B6F">
        <w:t>W</w:t>
      </w:r>
      <w:r w:rsidR="007E574F">
        <w:t xml:space="preserve">e identified several gene sets that were upregulated including IGF1 targets in MCF-7 cells </w:t>
      </w:r>
      <w:r w:rsidR="007E574F">
        <w:fldChar w:fldCharType="begin" w:fldLock="1"/>
      </w:r>
      <w:r w:rsidR="00B421EE">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4]","plainTextFormattedCitation":"[54]","previouslyFormattedCitation":"[54]"},"properties":{"noteIndex":0},"schema":"https://github.com/citation-style-language/schema/raw/master/csl-citation.json"}</w:instrText>
      </w:r>
      <w:r w:rsidR="007E574F">
        <w:fldChar w:fldCharType="separate"/>
      </w:r>
      <w:r w:rsidR="00B421EE" w:rsidRPr="00B421EE">
        <w:rPr>
          <w:noProof/>
        </w:rPr>
        <w:t>[54]</w:t>
      </w:r>
      <w:r w:rsidR="007E574F">
        <w:fldChar w:fldCharType="end"/>
      </w:r>
      <w:r w:rsidR="007E574F">
        <w:t xml:space="preserve">, those involved in </w:t>
      </w:r>
      <w:r w:rsidR="00574315">
        <w:t xml:space="preserve">calcium trafficking, protein synthesis, and </w:t>
      </w:r>
      <w:r w:rsidR="007E574F">
        <w:t xml:space="preserve">amino acid and fatty acid transport.  </w:t>
      </w:r>
      <w:r w:rsidR="00574315">
        <w:t xml:space="preserve">Most amino acid transporters were increased at the </w:t>
      </w:r>
      <w:r w:rsidR="00D5799A">
        <w:t xml:space="preserve">mRNA level (Figure </w:t>
      </w:r>
      <w:r w:rsidR="000A6497">
        <w:t>4</w:t>
      </w:r>
      <w:r w:rsidR="006E719C">
        <w:t>A</w:t>
      </w:r>
      <w:r w:rsidR="00D5799A">
        <w:t xml:space="preserve">), while both the fatty acid transporter </w:t>
      </w:r>
      <w:r w:rsidR="00CF2D53">
        <w:rPr>
          <w:i/>
        </w:rPr>
        <w:t>Cd</w:t>
      </w:r>
      <w:r w:rsidR="00D5799A" w:rsidRPr="00BA3BA0">
        <w:rPr>
          <w:i/>
        </w:rPr>
        <w:t>36</w:t>
      </w:r>
      <w:r w:rsidR="00D5799A">
        <w:t xml:space="preserve"> and binding protein </w:t>
      </w:r>
      <w:r w:rsidR="00CF2D53">
        <w:rPr>
          <w:i/>
        </w:rPr>
        <w:t>Fabp</w:t>
      </w:r>
      <w:r w:rsidR="00D5799A" w:rsidRPr="00BA3BA0">
        <w:rPr>
          <w:i/>
        </w:rPr>
        <w:t>3</w:t>
      </w:r>
      <w:r w:rsidR="00D5799A">
        <w:t xml:space="preserve"> were increased at the transcriptional level (Figure </w:t>
      </w:r>
      <w:r w:rsidR="000A6497">
        <w:t>4</w:t>
      </w:r>
      <w:r w:rsidR="006E719C">
        <w:t>B</w:t>
      </w:r>
      <w:r w:rsidR="00B04B43">
        <w:t>).</w:t>
      </w:r>
    </w:p>
    <w:p w14:paraId="59D0B110" w14:textId="77777777" w:rsidR="00F82FCB" w:rsidRDefault="00F82FCB" w:rsidP="003669B1"/>
    <w:p w14:paraId="7AA0CBBF" w14:textId="1E9C010D" w:rsidR="00F82FCB" w:rsidRDefault="007E574F" w:rsidP="003669B1">
      <w:r>
        <w:lastRenderedPageBreak/>
        <w:t xml:space="preserve">We </w:t>
      </w:r>
      <w:r w:rsidR="00F82FCB">
        <w:t xml:space="preserve">next </w:t>
      </w:r>
      <w:r>
        <w:t>evaluated markers of muscle fiber types and observed increases in Type I</w:t>
      </w:r>
      <w:r w:rsidR="00F82FCB">
        <w:t xml:space="preserve"> oxidative</w:t>
      </w:r>
      <w:r>
        <w:t xml:space="preserve"> fiber markers including </w:t>
      </w:r>
      <w:r w:rsidRPr="007E574F">
        <w:rPr>
          <w:i/>
        </w:rPr>
        <w:t>Myh7</w:t>
      </w:r>
      <w:r>
        <w:t xml:space="preserve"> and </w:t>
      </w:r>
      <w:r w:rsidRPr="007E574F">
        <w:rPr>
          <w:i/>
        </w:rPr>
        <w:t>Atp2a2</w:t>
      </w:r>
      <w:r>
        <w:t xml:space="preserve"> </w:t>
      </w:r>
      <w:r w:rsidR="00F82FCB">
        <w:t xml:space="preserve">along with a downregulation of glycolytic fiber type markers including </w:t>
      </w:r>
      <w:r w:rsidR="00F82FCB" w:rsidRPr="00F82FCB">
        <w:rPr>
          <w:i/>
        </w:rPr>
        <w:t>Myh4</w:t>
      </w:r>
      <w:r w:rsidR="00F82FCB">
        <w:t xml:space="preserve"> and </w:t>
      </w:r>
      <w:r w:rsidR="00F82FCB" w:rsidRPr="00F82FCB">
        <w:rPr>
          <w:i/>
        </w:rPr>
        <w:t>Atp2a1</w:t>
      </w:r>
      <w:r w:rsidR="00F82FCB">
        <w:t xml:space="preserve"> (Figure</w:t>
      </w:r>
      <w:r w:rsidR="00B04B43">
        <w:t xml:space="preserve"> </w:t>
      </w:r>
      <w:r w:rsidR="00776D93">
        <w:t>4C</w:t>
      </w:r>
      <w:r w:rsidR="00F82FCB">
        <w:t xml:space="preserve">).   Consistent with this and previous studies on </w:t>
      </w:r>
      <w:r w:rsidR="00F82FCB" w:rsidRPr="00F82FCB">
        <w:rPr>
          <w:i/>
        </w:rPr>
        <w:t>Tsc1</w:t>
      </w:r>
      <w:r w:rsidR="00F82FCB">
        <w:t xml:space="preserve"> knockout muscles we observed substantially more NADH staining of cryopreserved muscle sections (Figure </w:t>
      </w:r>
      <w:r w:rsidR="00396722">
        <w:t>4D</w:t>
      </w:r>
      <w:r w:rsidR="00F82FCB">
        <w:t>).</w:t>
      </w:r>
      <w:r w:rsidR="004905D8">
        <w:t xml:space="preserve">  </w:t>
      </w:r>
      <w:r w:rsidR="003F7532">
        <w:t xml:space="preserve">In terms of the </w:t>
      </w:r>
      <w:r w:rsidR="00654F70">
        <w:t xml:space="preserve">molecular </w:t>
      </w:r>
      <w:r w:rsidR="003F7532">
        <w:t xml:space="preserve">source of </w:t>
      </w:r>
      <w:r w:rsidR="00311779">
        <w:t>thermogenesis</w:t>
      </w:r>
      <w:r w:rsidR="00412036">
        <w:t>,</w:t>
      </w:r>
      <w:r w:rsidR="006374B4">
        <w:t xml:space="preserve"> </w:t>
      </w:r>
      <w:r w:rsidR="00412036">
        <w:t>we</w:t>
      </w:r>
      <w:r w:rsidR="004905D8">
        <w:t xml:space="preserve"> </w:t>
      </w:r>
      <w:r w:rsidR="00311779">
        <w:t xml:space="preserve">first evaluated the expression of the uncoupling proteins UCP1-3 and noted no significant elevations in these transcripts (not shown).  However, we </w:t>
      </w:r>
      <w:r w:rsidR="004905D8">
        <w:t xml:space="preserve">noted that there were dramatic increases in the ER Calcuim pump SERCA2 (encoded by </w:t>
      </w:r>
      <w:r w:rsidR="004905D8">
        <w:rPr>
          <w:i/>
        </w:rPr>
        <w:t>Atp2a2</w:t>
      </w:r>
      <w:r w:rsidR="00396722">
        <w:t>, see Figure 4C</w:t>
      </w:r>
      <w:r w:rsidR="004905D8">
        <w:t>), and its un</w:t>
      </w:r>
      <w:r w:rsidR="00C64A2D">
        <w:t>-</w:t>
      </w:r>
      <w:r w:rsidR="004905D8">
        <w:t xml:space="preserve">coupler Sarcolipin (encoded by </w:t>
      </w:r>
      <w:r w:rsidR="004905D8" w:rsidRPr="004905D8">
        <w:rPr>
          <w:i/>
        </w:rPr>
        <w:t>Sln</w:t>
      </w:r>
      <w:r w:rsidR="00B04B43">
        <w:t xml:space="preserve">; Figure </w:t>
      </w:r>
      <w:r w:rsidR="00044765">
        <w:t>4E</w:t>
      </w:r>
      <w:r w:rsidR="004905D8">
        <w:t xml:space="preserve">).  </w:t>
      </w:r>
      <w:r w:rsidR="00412036">
        <w:t xml:space="preserve">Sarcolipin has been reported to play a role in muscle-specific thermogenesis </w:t>
      </w:r>
      <w:r w:rsidR="00412036">
        <w:fldChar w:fldCharType="begin" w:fldLock="1"/>
      </w:r>
      <w:r w:rsidR="00B421EE">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B421EE">
        <w:rPr>
          <w:rFonts w:ascii="Cambria Math" w:hAnsi="Cambria Math" w:cs="Cambria Math"/>
        </w:rPr>
        <w:instrText>∼</w:instrText>
      </w:r>
      <w:r w:rsidR="00B421EE">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5–58]","plainTextFormattedCitation":"[55–58]","previouslyFormattedCitation":"[55–58]"},"properties":{"noteIndex":0},"schema":"https://github.com/citation-style-language/schema/raw/master/csl-citation.json"}</w:instrText>
      </w:r>
      <w:r w:rsidR="00412036">
        <w:fldChar w:fldCharType="separate"/>
      </w:r>
      <w:r w:rsidR="00B421EE" w:rsidRPr="00B421EE">
        <w:rPr>
          <w:noProof/>
        </w:rPr>
        <w:t>[55–58]</w:t>
      </w:r>
      <w:r w:rsidR="00412036">
        <w:fldChar w:fldCharType="end"/>
      </w:r>
      <w:r w:rsidR="00412036">
        <w:t xml:space="preserve">. </w:t>
      </w:r>
      <w:r w:rsidR="004905D8">
        <w:t xml:space="preserve">To </w:t>
      </w:r>
      <w:r w:rsidR="00412036">
        <w:t>evaluate Sarcolipin protein levels</w:t>
      </w:r>
      <w:r w:rsidR="004905D8">
        <w:t xml:space="preserve">, we performed western blotting </w:t>
      </w:r>
      <w:r w:rsidR="00917778">
        <w:t>on</w:t>
      </w:r>
      <w:r w:rsidR="004905D8">
        <w:t xml:space="preserve"> these lysates </w:t>
      </w:r>
      <w:r w:rsidR="00917778">
        <w:t>and found a 4.1 fold increase in Sarcolipin protein</w:t>
      </w:r>
      <w:r w:rsidR="00B04B43">
        <w:t xml:space="preserve"> (</w:t>
      </w:r>
      <w:r w:rsidR="00917778">
        <w:t>p</w:t>
      </w:r>
      <w:r w:rsidR="00224477">
        <w:t>=4.5 x 10</w:t>
      </w:r>
      <w:r w:rsidR="00224477">
        <w:rPr>
          <w:vertAlign w:val="superscript"/>
        </w:rPr>
        <w:t>-6</w:t>
      </w:r>
      <w:r w:rsidR="00224477">
        <w:t xml:space="preserve">; </w:t>
      </w:r>
      <w:r w:rsidR="00B04B43">
        <w:t xml:space="preserve">Figure </w:t>
      </w:r>
      <w:r w:rsidR="00AF076F">
        <w:t>4F</w:t>
      </w:r>
      <w:r w:rsidR="00934670">
        <w:t>, pS6 is shown as a positive control</w:t>
      </w:r>
      <w:r w:rsidR="00B04B43">
        <w:t>)</w:t>
      </w:r>
      <w:r w:rsidR="004905D8">
        <w:t xml:space="preserve">.  We therefore propose that the increased oxidative </w:t>
      </w:r>
      <w:r w:rsidR="00BF2F76">
        <w:t>activity</w:t>
      </w:r>
      <w:r w:rsidR="004905D8">
        <w:t xml:space="preserve"> in these muscles may be related to increased futile cycling of ATP by uncoupled SERCA2 at the ER.</w:t>
      </w:r>
      <w:r w:rsidR="00784182">
        <w:t xml:space="preserve">  Consistent with this hypothesis we observe increases in the expression of </w:t>
      </w:r>
      <w:r w:rsidR="00784182" w:rsidRPr="00784182">
        <w:rPr>
          <w:i/>
        </w:rPr>
        <w:t>Stim1</w:t>
      </w:r>
      <w:r w:rsidR="00784182">
        <w:t xml:space="preserve">, </w:t>
      </w:r>
      <w:r w:rsidR="00784182" w:rsidRPr="00784182">
        <w:rPr>
          <w:i/>
        </w:rPr>
        <w:t>Mfn1-2</w:t>
      </w:r>
      <w:r w:rsidR="00784182">
        <w:t xml:space="preserve"> and the subunits of the mitochondrial calcium importer (</w:t>
      </w:r>
      <w:r w:rsidR="00784182" w:rsidRPr="00784182">
        <w:rPr>
          <w:i/>
        </w:rPr>
        <w:t>Mcu, Micu1</w:t>
      </w:r>
      <w:r w:rsidR="00784182">
        <w:t xml:space="preserve"> and </w:t>
      </w:r>
      <w:r w:rsidR="00784182" w:rsidRPr="00784182">
        <w:rPr>
          <w:i/>
        </w:rPr>
        <w:t>Micu2</w:t>
      </w:r>
      <w:r w:rsidR="00784182">
        <w:t xml:space="preserve">).  We also observed reductions in </w:t>
      </w:r>
      <w:r w:rsidR="00784182" w:rsidRPr="00784182">
        <w:rPr>
          <w:i/>
        </w:rPr>
        <w:t>Ryr1</w:t>
      </w:r>
      <w:r w:rsidR="00784182">
        <w:t xml:space="preserve"> expression and reductions several plasma membrane Ca</w:t>
      </w:r>
      <w:r w:rsidR="00784182">
        <w:rPr>
          <w:vertAlign w:val="superscript"/>
        </w:rPr>
        <w:t>2+</w:t>
      </w:r>
      <w:r w:rsidR="00784182">
        <w:t xml:space="preserve"> transporters (see Supplementary </w:t>
      </w:r>
      <w:r w:rsidR="00311779">
        <w:t>Table 1</w:t>
      </w:r>
      <w:r w:rsidR="00784182">
        <w:t xml:space="preserve">).  These changes </w:t>
      </w:r>
      <w:r w:rsidR="009914DA">
        <w:t>are likely</w:t>
      </w:r>
      <w:r w:rsidR="00784182">
        <w:t xml:space="preserve"> adaptive mechanisms to </w:t>
      </w:r>
      <w:r w:rsidR="009914DA">
        <w:t>manage</w:t>
      </w:r>
      <w:r w:rsidR="00784182">
        <w:t xml:space="preserve"> increased intracellular Ca</w:t>
      </w:r>
      <w:r w:rsidR="00784182">
        <w:rPr>
          <w:vertAlign w:val="superscript"/>
        </w:rPr>
        <w:t xml:space="preserve">2+ </w:t>
      </w:r>
      <w:r w:rsidR="00784182">
        <w:t xml:space="preserve">levels </w:t>
      </w:r>
      <w:r w:rsidR="009914DA">
        <w:t>caused by SERCA2 uncoupling</w:t>
      </w:r>
      <w:r w:rsidR="00784182">
        <w:t>.</w:t>
      </w:r>
    </w:p>
    <w:p w14:paraId="691BFF81" w14:textId="77777777" w:rsidR="00D86AFE" w:rsidRDefault="00D86AFE" w:rsidP="003669B1"/>
    <w:p w14:paraId="1F27174D" w14:textId="13536B3C" w:rsidR="00D86AFE" w:rsidRDefault="00D86AFE" w:rsidP="00D86AFE">
      <w:pPr>
        <w:pStyle w:val="Heading2"/>
      </w:pPr>
      <w:r>
        <w:t xml:space="preserve">Deletion of </w:t>
      </w:r>
      <w:r>
        <w:rPr>
          <w:i/>
        </w:rPr>
        <w:t>Tsc1</w:t>
      </w:r>
      <w:r>
        <w:t xml:space="preserve"> in Muscle Tissues Reduces Life</w:t>
      </w:r>
      <w:r w:rsidR="005A04FA">
        <w:t>s</w:t>
      </w:r>
      <w:r>
        <w:t>pan.</w:t>
      </w:r>
    </w:p>
    <w:p w14:paraId="32631B9D" w14:textId="034E025F" w:rsidR="00D86AFE" w:rsidRDefault="00D86AFE" w:rsidP="00D86AFE">
      <w:r>
        <w:t xml:space="preserve">We next observed these animals without manipulation as they aged, asking whether the elevated metabolic rate had any effects on the lifespan of these mice.  We observed increased signs of aging, including hunched and scruffy appearances at an earlier age in the knockout animals but not any of the control littermates.  As shown in Figure </w:t>
      </w:r>
      <w:r w:rsidR="00E0148A">
        <w:t>5</w:t>
      </w:r>
      <w:r>
        <w:t xml:space="preserve">, muscle-specific </w:t>
      </w:r>
      <w:r>
        <w:rPr>
          <w:i/>
        </w:rPr>
        <w:t>Tsc1</w:t>
      </w:r>
      <w:r>
        <w:t xml:space="preserve"> knockout mice died of natural causes at a higher rate.  Based on a Cox-proportional hazard model the hazard ratio was 4.17</w:t>
      </w:r>
      <w:r w:rsidR="00F64D91">
        <w:t>-</w:t>
      </w:r>
      <w:r w:rsidR="00FD5D91">
        <w:t xml:space="preserve">fold higher </w:t>
      </w:r>
      <w:r>
        <w:t>compared to non-knockout littermates (p=2.0 x 10</w:t>
      </w:r>
      <w:r>
        <w:rPr>
          <w:vertAlign w:val="superscript"/>
        </w:rPr>
        <w:t>-5</w:t>
      </w:r>
      <w:r>
        <w:t xml:space="preserve">).  </w:t>
      </w:r>
    </w:p>
    <w:p w14:paraId="5FE71D67" w14:textId="77777777" w:rsidR="00D86AFE" w:rsidRDefault="00D86AFE" w:rsidP="00D86AFE"/>
    <w:p w14:paraId="7225E22F" w14:textId="34102661" w:rsidR="00D86AFE" w:rsidRPr="00784182" w:rsidRDefault="00D86AFE" w:rsidP="003669B1">
      <w:r>
        <w:t xml:space="preserve">A subset of mice were stored in formalin and sent for veterinary pathology, but no consistent cause of death was identified. </w:t>
      </w:r>
      <w:r w:rsidRPr="007A5FBA">
        <w:t>In animals with hist</w:t>
      </w:r>
      <w:r>
        <w:t xml:space="preserve">ologic evidence of lesions, the </w:t>
      </w:r>
      <w:r w:rsidRPr="007A5FBA">
        <w:t>predominant process was neoplasia</w:t>
      </w:r>
      <w:r>
        <w:t xml:space="preserve">, and the specific etiology was </w:t>
      </w:r>
      <w:r w:rsidRPr="007A5FBA">
        <w:t>lymphoma/lymphosarcoma affecting multiple organs</w:t>
      </w:r>
      <w:r>
        <w:t>, though this was only true for wild type (two out of four) but not knockout animals (none out of three).</w:t>
      </w:r>
      <w:r w:rsidRPr="003675EC">
        <w:t xml:space="preserve"> </w:t>
      </w:r>
      <w:r>
        <w:t>T</w:t>
      </w:r>
      <w:r w:rsidRPr="007A5FBA">
        <w:t xml:space="preserve">he lack of a specific diagnosis does not necessarily confirm the lack of lesions in examined animals; rather, autolysis </w:t>
      </w:r>
      <w:r>
        <w:t xml:space="preserve">and the small number of animals evaluated </w:t>
      </w:r>
      <w:r w:rsidRPr="007A5FBA">
        <w:t>may have resulted in loss of identifiable processes or tissues in which an etiology was present in-life.</w:t>
      </w:r>
    </w:p>
    <w:p w14:paraId="61626DBA" w14:textId="77A07EBA" w:rsidR="007B624A" w:rsidRDefault="002B4C32" w:rsidP="007B624A">
      <w:pPr>
        <w:pStyle w:val="Heading1"/>
      </w:pPr>
      <w:r>
        <w:t>D</w:t>
      </w:r>
      <w:r w:rsidR="007B624A">
        <w:t>iscussion</w:t>
      </w:r>
    </w:p>
    <w:p w14:paraId="0CDEB5A7" w14:textId="77777777" w:rsidR="00A922D2" w:rsidRDefault="00A922D2" w:rsidP="00A922D2"/>
    <w:p w14:paraId="6320D5D1" w14:textId="09319138" w:rsidR="00D86AFE" w:rsidRPr="008437EE" w:rsidRDefault="00D86AFE" w:rsidP="00A922D2">
      <w:r>
        <w:t>Skeletal muscle is an extremely important organ for</w:t>
      </w:r>
      <w:r w:rsidR="005F1335">
        <w:t xml:space="preserve"> both energy balance and</w:t>
      </w:r>
      <w:r>
        <w:t xml:space="preserve"> aging, as humans</w:t>
      </w:r>
      <w:r w:rsidRPr="00CB1C98">
        <w:t xml:space="preserve"> with high baseline grip strength ha</w:t>
      </w:r>
      <w:r>
        <w:t>ve</w:t>
      </w:r>
      <w:r w:rsidRPr="00CB1C98">
        <w:t xml:space="preserve"> 20-217% decreased risk of all-cause mortality, irrespective of gender or body mass index</w:t>
      </w:r>
      <w:r>
        <w:t xml:space="preserve"> </w:t>
      </w:r>
      <w:r w:rsidRPr="00CB1C98">
        <w:fldChar w:fldCharType="begin" w:fldLock="1"/>
      </w:r>
      <w:r w:rsidR="00867669">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19–24]","plainTextFormattedCitation":"[19–24]","previouslyFormattedCitation":"[19–24]"},"properties":{"noteIndex":0},"schema":"https://github.com/citation-style-language/schema/raw/master/csl-citation.json"}</w:instrText>
      </w:r>
      <w:r w:rsidRPr="00CB1C98">
        <w:fldChar w:fldCharType="separate"/>
      </w:r>
      <w:r w:rsidRPr="00D86AFE">
        <w:rPr>
          <w:noProof/>
        </w:rPr>
        <w:t>[19–24]</w:t>
      </w:r>
      <w:r w:rsidRPr="00CB1C98">
        <w:fldChar w:fldCharType="end"/>
      </w:r>
      <w:r w:rsidRPr="00CB1C98">
        <w:t>.</w:t>
      </w:r>
      <w:r>
        <w:t xml:space="preserve">  Candidate gene studies on aging have also implicated genes with important roles in muscle tissue, such as </w:t>
      </w:r>
      <w:r w:rsidRPr="00814DE4">
        <w:rPr>
          <w:i/>
        </w:rPr>
        <w:t>IGF1R</w:t>
      </w:r>
      <w:r>
        <w:t xml:space="preserve">, </w:t>
      </w:r>
      <w:r w:rsidRPr="00814DE4">
        <w:rPr>
          <w:i/>
        </w:rPr>
        <w:t>AKT</w:t>
      </w:r>
      <w:r>
        <w:rPr>
          <w:i/>
        </w:rPr>
        <w:t>1</w:t>
      </w:r>
      <w:r>
        <w:t xml:space="preserve"> and </w:t>
      </w:r>
      <w:r w:rsidRPr="004243D2">
        <w:rPr>
          <w:i/>
        </w:rPr>
        <w:t>FOXO3A</w:t>
      </w:r>
      <w:r>
        <w:rPr>
          <w:i/>
        </w:rPr>
        <w:t xml:space="preserve"> </w:t>
      </w:r>
      <w:r>
        <w:fldChar w:fldCharType="begin" w:fldLock="1"/>
      </w:r>
      <w:r w:rsidR="007151C0">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59,60]","plainTextFormattedCitation":"[59,60]","previouslyFormattedCitation":"[63,64]"},"properties":{"noteIndex":0},"schema":"https://github.com/citation-style-language/schema/raw/master/csl-citation.json"}</w:instrText>
      </w:r>
      <w:r>
        <w:fldChar w:fldCharType="separate"/>
      </w:r>
      <w:r w:rsidR="007151C0" w:rsidRPr="007151C0">
        <w:rPr>
          <w:noProof/>
        </w:rPr>
        <w:t>[59,60]</w:t>
      </w:r>
      <w:r>
        <w:fldChar w:fldCharType="end"/>
      </w:r>
      <w:r>
        <w:t>. For example, i</w:t>
      </w:r>
      <w:r w:rsidRPr="00CB1C98">
        <w:t xml:space="preserve">n humans, polymorphisms in </w:t>
      </w:r>
      <w:r w:rsidRPr="00CB1C98">
        <w:rPr>
          <w:i/>
        </w:rPr>
        <w:t>FOXO3</w:t>
      </w:r>
      <w:r>
        <w:rPr>
          <w:i/>
        </w:rPr>
        <w:t>A</w:t>
      </w:r>
      <w:r w:rsidRPr="00CB1C98">
        <w:t xml:space="preserve"> have been </w:t>
      </w:r>
      <w:r w:rsidRPr="00CB1C98">
        <w:lastRenderedPageBreak/>
        <w:t>associated with lengthened lifespan</w:t>
      </w:r>
      <w:r w:rsidRPr="00CB1C98">
        <w:fldChar w:fldCharType="begin" w:fldLock="1"/>
      </w:r>
      <w:r w:rsidR="007151C0">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60–66]","plainTextFormattedCitation":"[60–66]","previouslyFormattedCitation":"[64–70]"},"properties":{"noteIndex":0},"schema":"https://github.com/citation-style-language/schema/raw/master/csl-citation.json"}</w:instrText>
      </w:r>
      <w:r w:rsidRPr="00CB1C98">
        <w:fldChar w:fldCharType="separate"/>
      </w:r>
      <w:r w:rsidR="007151C0" w:rsidRPr="007151C0">
        <w:rPr>
          <w:noProof/>
        </w:rPr>
        <w:t>[60–66]</w:t>
      </w:r>
      <w:r w:rsidRPr="00CB1C98">
        <w:fldChar w:fldCharType="end"/>
      </w:r>
      <w:r>
        <w:t xml:space="preserve">.  </w:t>
      </w:r>
      <w:r w:rsidRPr="00CB1C98">
        <w:t xml:space="preserve">Both mouse and fruit fly models of </w:t>
      </w:r>
      <w:r w:rsidRPr="00CB1C98">
        <w:rPr>
          <w:i/>
        </w:rPr>
        <w:t>FOXO3</w:t>
      </w:r>
      <w:r>
        <w:rPr>
          <w:i/>
        </w:rPr>
        <w:t>A</w:t>
      </w:r>
      <w:r w:rsidRPr="00CB1C98">
        <w:t xml:space="preserve"> loss of function result in stronger and longer living model organisms</w:t>
      </w:r>
      <w:r>
        <w:t xml:space="preserve"> </w:t>
      </w:r>
      <w:r w:rsidRPr="00CB1C98">
        <w:fldChar w:fldCharType="begin" w:fldLock="1"/>
      </w:r>
      <w:r w:rsidR="007151C0">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67–69]","plainTextFormattedCitation":"[67–69]","previouslyFormattedCitation":"[71–73]"},"properties":{"noteIndex":0},"schema":"https://github.com/citation-style-language/schema/raw/master/csl-citation.json"}</w:instrText>
      </w:r>
      <w:r w:rsidRPr="00CB1C98">
        <w:fldChar w:fldCharType="separate"/>
      </w:r>
      <w:r w:rsidR="007151C0" w:rsidRPr="007151C0">
        <w:rPr>
          <w:noProof/>
        </w:rPr>
        <w:t>[67–69]</w:t>
      </w:r>
      <w:r w:rsidRPr="00CB1C98">
        <w:fldChar w:fldCharType="end"/>
      </w:r>
      <w:r>
        <w:t xml:space="preserve">. </w:t>
      </w:r>
    </w:p>
    <w:p w14:paraId="41D0AC97" w14:textId="77777777" w:rsidR="007D1A22" w:rsidRDefault="007D1A22" w:rsidP="007D1A22"/>
    <w:p w14:paraId="7EB87ED1" w14:textId="25B4FC71" w:rsidR="007D1A22" w:rsidRPr="00BC2B30" w:rsidRDefault="00BC2B30" w:rsidP="007D1A22">
      <w:r>
        <w:t xml:space="preserve">The rapamycin experiments presented here do not speak to tissue specificity they are consistent with previous reports demonstrating rapamycin sensitivity in cold-induced thermogenesis </w:t>
      </w:r>
      <w:r>
        <w:fldChar w:fldCharType="begin" w:fldLock="1"/>
      </w:r>
      <w:r w:rsidR="007151C0">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0,71]","plainTextFormattedCitation":"[70,71]","previouslyFormattedCitation":"[74,75]"},"properties":{"noteIndex":0},"schema":"https://github.com/citation-style-language/schema/raw/master/csl-citation.json"}</w:instrText>
      </w:r>
      <w:r>
        <w:fldChar w:fldCharType="separate"/>
      </w:r>
      <w:r w:rsidR="007151C0" w:rsidRPr="007151C0">
        <w:rPr>
          <w:noProof/>
        </w:rPr>
        <w:t>[70,71]</w:t>
      </w:r>
      <w:r>
        <w:fldChar w:fldCharType="end"/>
      </w:r>
      <w:r>
        <w:t xml:space="preserve">.  While the focus of those studies </w:t>
      </w:r>
      <w:r w:rsidR="00D75095">
        <w:t>has</w:t>
      </w:r>
      <w:r>
        <w:t xml:space="preserve"> been on the important roles of mTORC1 in BAT function, they may also speak to the role of mTORC1 in muscle or other tissues.  Future studies, with temporal and tissue specific loss of function of </w:t>
      </w:r>
      <w:r w:rsidRPr="00BC2B30">
        <w:t>mTORC1</w:t>
      </w:r>
      <w:r>
        <w:t xml:space="preserve"> at thermoneutrality will be key to understanding the relative importance of muscle and BAT in both diet and cold-induced thermogenesis.</w:t>
      </w:r>
      <w:r w:rsidR="009162BF">
        <w:t xml:space="preserve">  Furthermore</w:t>
      </w:r>
      <w:r w:rsidR="004D5084">
        <w:t>,</w:t>
      </w:r>
      <w:r w:rsidR="009162BF">
        <w:t xml:space="preserve"> findings that mTORC1 is important for thermogenesis in both BAT and muscle tissues may also indicate a broader role of mTORC1 in nutrient homeostasis.  One response to nutrient overload is to promote anabolism, consistent with mTORC1-dependent activation of protein synthesis, lipogenesis, and </w:t>
      </w:r>
      <w:r w:rsidR="00CE7860">
        <w:t>glycogenesis</w:t>
      </w:r>
      <w:r w:rsidR="00867669">
        <w:t xml:space="preserve"> </w:t>
      </w:r>
      <w:r w:rsidR="00CE7860">
        <w:fldChar w:fldCharType="begin" w:fldLock="1"/>
      </w:r>
      <w:r w:rsidR="007151C0">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non-dropping-particle":"","parse-names":false,"suffix":""},{"dropping-particle":"","family":"Saltiel","given":"A.R. Alan R.","non-dropping-particle":"","parse-names":false,"suffix":""}],"container-title":"Diabetes","id":"ITEM-3","issue":"9","issued":{"date-parts":[["2014","9","10"]]},"page":"2935-48","title":"Metabolic crosstalk: molecular links between glycogen and lipid metabolism in obesity.","type":"article-journal","volume":"63"},"uris":["http://www.mendeley.com/documents/?uuid=ff28b5f3-9390-49b0-aec1-19458f1319df"]}],"mendeley":{"formattedCitation":"[27,72,73]","plainTextFormattedCitation":"[27,72,73]","previouslyFormattedCitation":"[27,76,77]"},"properties":{"noteIndex":0},"schema":"https://github.com/citation-style-language/schema/raw/master/csl-citation.json"}</w:instrText>
      </w:r>
      <w:r w:rsidR="00CE7860">
        <w:fldChar w:fldCharType="separate"/>
      </w:r>
      <w:r w:rsidR="007151C0" w:rsidRPr="007151C0">
        <w:rPr>
          <w:noProof/>
        </w:rPr>
        <w:t>[27,72,73]</w:t>
      </w:r>
      <w:r w:rsidR="00CE7860">
        <w:fldChar w:fldCharType="end"/>
      </w:r>
      <w:r w:rsidR="009162BF">
        <w:t>.  We propose that it is reasonable that nutrient overload may also promote ineffective catabolism to reduce nutrient stress.</w:t>
      </w:r>
    </w:p>
    <w:p w14:paraId="20FE2733" w14:textId="77777777" w:rsidR="003F5FAC" w:rsidRDefault="003F5FAC" w:rsidP="007D1A22"/>
    <w:p w14:paraId="69F21530" w14:textId="65FBC1BD" w:rsidR="006638A2" w:rsidRDefault="00BC2B30" w:rsidP="007D1A22">
      <w:r>
        <w:t>O</w:t>
      </w:r>
      <w:r w:rsidR="000654BB">
        <w:t>ne mechanism linking muscle mTOR</w:t>
      </w:r>
      <w:r w:rsidR="00E0148A">
        <w:t>C1 activity to elevated energy dissipation</w:t>
      </w:r>
      <w:r w:rsidR="002638F5">
        <w:t xml:space="preserve"> may be</w:t>
      </w:r>
      <w:r w:rsidR="00345E99">
        <w:t xml:space="preserve"> an indirect pathway, associated with</w:t>
      </w:r>
      <w:r w:rsidR="002638F5">
        <w:t xml:space="preserve"> </w:t>
      </w:r>
      <w:r w:rsidR="00B96350">
        <w:t xml:space="preserve">elevations in muscle-derived </w:t>
      </w:r>
      <w:r w:rsidR="000654BB">
        <w:t>FGF21</w:t>
      </w:r>
      <w:r w:rsidR="002638F5">
        <w:t xml:space="preserve"> </w:t>
      </w:r>
      <w:r w:rsidR="002638F5">
        <w:fldChar w:fldCharType="begin" w:fldLock="1"/>
      </w:r>
      <w:r w:rsidR="007151C0">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31,74,75]","plainTextFormattedCitation":"[31,74,75]","previouslyFormattedCitation":"[31,78,79]"},"properties":{"noteIndex":0},"schema":"https://github.com/citation-style-language/schema/raw/master/csl-citation.json"}</w:instrText>
      </w:r>
      <w:r w:rsidR="002638F5">
        <w:fldChar w:fldCharType="separate"/>
      </w:r>
      <w:r w:rsidR="007151C0" w:rsidRPr="007151C0">
        <w:rPr>
          <w:noProof/>
        </w:rPr>
        <w:t>[31,74,75]</w:t>
      </w:r>
      <w:r w:rsidR="002638F5">
        <w:fldChar w:fldCharType="end"/>
      </w:r>
      <w:r w:rsidR="00345E99">
        <w:t xml:space="preserve"> or other factors.  A</w:t>
      </w:r>
      <w:r w:rsidR="002638F5">
        <w:t xml:space="preserve">nother possibility is that </w:t>
      </w:r>
      <w:r w:rsidR="00FD1D50">
        <w:t xml:space="preserve">these effects </w:t>
      </w:r>
      <w:r w:rsidR="00345E99">
        <w:t>are</w:t>
      </w:r>
      <w:r w:rsidR="00FD1D50">
        <w:t xml:space="preserve"> autonomous to the muscle tissue</w:t>
      </w:r>
      <w:r w:rsidR="00A77C1A">
        <w:t xml:space="preserve">.  The </w:t>
      </w:r>
      <w:r>
        <w:t>pathways</w:t>
      </w:r>
      <w:r w:rsidR="00A77C1A">
        <w:t xml:space="preserve"> underlying </w:t>
      </w:r>
      <w:r>
        <w:t>alterations</w:t>
      </w:r>
      <w:r w:rsidR="00A77C1A">
        <w:t xml:space="preserve"> in </w:t>
      </w:r>
      <w:r w:rsidR="00FD1D50">
        <w:t>fiber type</w:t>
      </w:r>
      <w:r w:rsidR="00A77C1A">
        <w:t xml:space="preserve"> </w:t>
      </w:r>
      <w:r w:rsidR="00FD1D50">
        <w:t>are</w:t>
      </w:r>
      <w:r w:rsidR="002638F5">
        <w:t xml:space="preserve"> unclear but si</w:t>
      </w:r>
      <w:r w:rsidR="00FA15D0">
        <w:t>nce amino acids and fatty acids are both reliant on mitochondria to gener</w:t>
      </w:r>
      <w:r w:rsidR="00E26D9D">
        <w:t xml:space="preserve">ate fuel, it is possible that an alternation </w:t>
      </w:r>
      <w:r w:rsidR="00FA15D0">
        <w:t xml:space="preserve">in substrate flux </w:t>
      </w:r>
      <w:r w:rsidR="00A77C1A">
        <w:t>could</w:t>
      </w:r>
      <w:r w:rsidR="00FA15D0">
        <w:t xml:space="preserve"> </w:t>
      </w:r>
      <w:r w:rsidR="00FD1D50">
        <w:t>result</w:t>
      </w:r>
      <w:r w:rsidR="00FA15D0">
        <w:t xml:space="preserve"> more </w:t>
      </w:r>
      <w:r w:rsidR="00E26D9D">
        <w:t xml:space="preserve">oxidative fibers, which then leads to more </w:t>
      </w:r>
      <w:r w:rsidR="002638F5">
        <w:t>increased</w:t>
      </w:r>
      <w:r w:rsidR="00E26D9D">
        <w:t xml:space="preserve"> </w:t>
      </w:r>
      <w:r w:rsidR="002638F5">
        <w:t>lipid</w:t>
      </w:r>
      <w:r w:rsidR="00E26D9D">
        <w:t xml:space="preserve"> </w:t>
      </w:r>
      <w:r w:rsidR="002638F5">
        <w:t>oxidation</w:t>
      </w:r>
      <w:r w:rsidR="00E26D9D">
        <w:t xml:space="preserve"> and less </w:t>
      </w:r>
      <w:r w:rsidR="002638F5">
        <w:t>adiposity</w:t>
      </w:r>
      <w:r w:rsidR="00FA15D0">
        <w:t xml:space="preserve">.  </w:t>
      </w:r>
      <w:r w:rsidR="00CD1EC4">
        <w:t>This hypothesis is consistent with anti-</w:t>
      </w:r>
      <w:r w:rsidR="00FB6EEE">
        <w:t>obesogenic</w:t>
      </w:r>
      <w:r w:rsidR="00CD1EC4">
        <w:t xml:space="preserve"> effects of muscle specific </w:t>
      </w:r>
      <w:r w:rsidR="00CD1EC4">
        <w:rPr>
          <w:i/>
        </w:rPr>
        <w:t>Cd36</w:t>
      </w:r>
      <w:r w:rsidR="00CD1EC4">
        <w:t xml:space="preserve"> overexpression </w:t>
      </w:r>
      <w:r w:rsidR="00CD1EC4">
        <w:fldChar w:fldCharType="begin" w:fldLock="1"/>
      </w:r>
      <w:r w:rsidR="007151C0">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76]","plainTextFormattedCitation":"[76]","previouslyFormattedCitation":"[80]"},"properties":{"noteIndex":0},"schema":"https://github.com/citation-style-language/schema/raw/master/csl-citation.json"}</w:instrText>
      </w:r>
      <w:r w:rsidR="00CD1EC4">
        <w:fldChar w:fldCharType="separate"/>
      </w:r>
      <w:r w:rsidR="007151C0" w:rsidRPr="007151C0">
        <w:rPr>
          <w:noProof/>
        </w:rPr>
        <w:t>[76]</w:t>
      </w:r>
      <w:r w:rsidR="00CD1EC4">
        <w:fldChar w:fldCharType="end"/>
      </w:r>
      <w:r w:rsidR="00CD1EC4">
        <w:t xml:space="preserve"> and with the observation that elevated free fatty acids can promote mitochondrial biogenesis </w:t>
      </w:r>
      <w:r w:rsidR="00CD1EC4">
        <w:fldChar w:fldCharType="begin" w:fldLock="1"/>
      </w:r>
      <w:r w:rsidR="007151C0">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7]","plainTextFormattedCitation":"[77]","previouslyFormattedCitation":"[81]"},"properties":{"noteIndex":0},"schema":"https://github.com/citation-style-language/schema/raw/master/csl-citation.json"}</w:instrText>
      </w:r>
      <w:r w:rsidR="00CD1EC4">
        <w:fldChar w:fldCharType="separate"/>
      </w:r>
      <w:r w:rsidR="007151C0" w:rsidRPr="007151C0">
        <w:rPr>
          <w:noProof/>
        </w:rPr>
        <w:t>[77]</w:t>
      </w:r>
      <w:r w:rsidR="00CD1EC4">
        <w:fldChar w:fldCharType="end"/>
      </w:r>
      <w:r w:rsidR="00CD1EC4">
        <w:t xml:space="preserve">.  </w:t>
      </w:r>
      <w:r w:rsidR="00FD1D50">
        <w:t>Increased nutrient</w:t>
      </w:r>
      <w:r w:rsidR="002613DA">
        <w:t xml:space="preserve"> </w:t>
      </w:r>
      <w:r w:rsidR="00FD1D50">
        <w:t>uptake</w:t>
      </w:r>
      <w:r w:rsidR="002613DA">
        <w:t xml:space="preserve">, coupled with elevated mitochondria would be likely to produce more ATP in these cells.  This in and of itself would not be sufficient </w:t>
      </w:r>
      <w:r w:rsidR="00CD1EC4">
        <w:t>to produce heat, so we also propose that increased uncoupling of SERCA2 by sarcolipin may consume ATP to generate heat</w:t>
      </w:r>
      <w:r w:rsidR="00FD1D50">
        <w:t xml:space="preserve"> </w:t>
      </w:r>
      <w:r w:rsidR="00FD1D50">
        <w:fldChar w:fldCharType="begin" w:fldLock="1"/>
      </w:r>
      <w:r w:rsidR="007151C0">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5,78]","plainTextFormattedCitation":"[55,78]","previouslyFormattedCitation":"[55,82]"},"properties":{"noteIndex":0},"schema":"https://github.com/citation-style-language/schema/raw/master/csl-citation.json"}</w:instrText>
      </w:r>
      <w:r w:rsidR="00FD1D50">
        <w:fldChar w:fldCharType="separate"/>
      </w:r>
      <w:r w:rsidR="007151C0" w:rsidRPr="007151C0">
        <w:rPr>
          <w:noProof/>
        </w:rPr>
        <w:t>[55,78]</w:t>
      </w:r>
      <w:r w:rsidR="00FD1D50">
        <w:fldChar w:fldCharType="end"/>
      </w:r>
      <w:r w:rsidR="00CD1EC4">
        <w:t xml:space="preserve">. </w:t>
      </w:r>
      <w:r w:rsidR="006638A2">
        <w:t>This hypothesis</w:t>
      </w:r>
      <w:r w:rsidR="00CD1EC4">
        <w:t xml:space="preserve"> would be consistent with up</w:t>
      </w:r>
      <w:r w:rsidR="006638A2">
        <w:t xml:space="preserve">regulation of sarcolipin by HFD, </w:t>
      </w:r>
      <w:r w:rsidR="00CD1EC4">
        <w:t xml:space="preserve">exacerbated obesity when </w:t>
      </w:r>
      <w:r w:rsidR="00CD1EC4" w:rsidRPr="00CD1EC4">
        <w:rPr>
          <w:i/>
        </w:rPr>
        <w:t>Sln</w:t>
      </w:r>
      <w:r w:rsidR="00CD1EC4">
        <w:t xml:space="preserve"> is ablated </w:t>
      </w:r>
      <w:r w:rsidR="00CD1EC4">
        <w:fldChar w:fldCharType="begin" w:fldLock="1"/>
      </w:r>
      <w:r w:rsidR="00B421EE">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5–57]","plainTextFormattedCitation":"[55–57]","previouslyFormattedCitation":"[55–57]"},"properties":{"noteIndex":0},"schema":"https://github.com/citation-style-language/schema/raw/master/csl-citation.json"}</w:instrText>
      </w:r>
      <w:r w:rsidR="00CD1EC4">
        <w:fldChar w:fldCharType="separate"/>
      </w:r>
      <w:r w:rsidR="00B421EE" w:rsidRPr="00B421EE">
        <w:rPr>
          <w:noProof/>
        </w:rPr>
        <w:t>[55–57]</w:t>
      </w:r>
      <w:r w:rsidR="00CD1EC4">
        <w:fldChar w:fldCharType="end"/>
      </w:r>
      <w:r w:rsidR="00412036">
        <w:t xml:space="preserve"> and prevention when it is overexpressed </w:t>
      </w:r>
      <w:r w:rsidR="00412036">
        <w:fldChar w:fldCharType="begin" w:fldLock="1"/>
      </w:r>
      <w:r w:rsidR="00B421EE">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B421EE">
        <w:rPr>
          <w:rFonts w:ascii="Cambria Math" w:hAnsi="Cambria Math" w:cs="Cambria Math"/>
        </w:rPr>
        <w:instrText>∼</w:instrText>
      </w:r>
      <w:r w:rsidR="00B421EE">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8]","plainTextFormattedCitation":"[58]","previouslyFormattedCitation":"[58]"},"properties":{"noteIndex":0},"schema":"https://github.com/citation-style-language/schema/raw/master/csl-citation.json"}</w:instrText>
      </w:r>
      <w:r w:rsidR="00412036">
        <w:fldChar w:fldCharType="separate"/>
      </w:r>
      <w:r w:rsidR="00B421EE" w:rsidRPr="00B421EE">
        <w:rPr>
          <w:noProof/>
        </w:rPr>
        <w:t>[58]</w:t>
      </w:r>
      <w:r w:rsidR="00412036">
        <w:fldChar w:fldCharType="end"/>
      </w:r>
      <w:r w:rsidR="00CD1EC4">
        <w:t xml:space="preserve">. As such muscle </w:t>
      </w:r>
      <w:r w:rsidR="00CD1EC4">
        <w:rPr>
          <w:i/>
        </w:rPr>
        <w:t>Tsc1</w:t>
      </w:r>
      <w:r w:rsidR="00CD1EC4">
        <w:t xml:space="preserve"> knockout animals could</w:t>
      </w:r>
      <w:r w:rsidR="008A506B">
        <w:t xml:space="preserve"> be plausibly</w:t>
      </w:r>
      <w:r w:rsidR="00CD1EC4">
        <w:t xml:space="preserve"> thermogenic due to </w:t>
      </w:r>
      <w:r w:rsidR="00FD1D50">
        <w:t xml:space="preserve">multiple </w:t>
      </w:r>
      <w:r w:rsidR="00CD1EC4">
        <w:t>muscle-autonomous adaptations</w:t>
      </w:r>
      <w:r w:rsidR="00A04704">
        <w:t xml:space="preserve"> including amino and fatty acid transport, mitochondrial activity and sarcolipin-mediated uncoupling.  </w:t>
      </w:r>
    </w:p>
    <w:p w14:paraId="029CE30A" w14:textId="77777777" w:rsidR="006638A2" w:rsidRDefault="006638A2" w:rsidP="007D1A22"/>
    <w:p w14:paraId="51329E80" w14:textId="7066679A" w:rsidR="003F5FAC" w:rsidRPr="00B83F46" w:rsidRDefault="00A04704" w:rsidP="007D1A22">
      <w:r>
        <w:t>T</w:t>
      </w:r>
      <w:r w:rsidR="00F311C5">
        <w:t>hese findings support the hypothesis that activation of mTORC1</w:t>
      </w:r>
      <w:r>
        <w:t xml:space="preserve"> </w:t>
      </w:r>
      <w:r w:rsidR="00667E61">
        <w:t>and</w:t>
      </w:r>
      <w:r>
        <w:t xml:space="preserve"> its downstream tar</w:t>
      </w:r>
      <w:r w:rsidR="00F60DC7">
        <w:t>gets</w:t>
      </w:r>
      <w:r w:rsidR="00FA15D0">
        <w:t xml:space="preserve">, specifically </w:t>
      </w:r>
      <w:r w:rsidR="00F311C5">
        <w:t>in mu</w:t>
      </w:r>
      <w:r w:rsidR="00F60DC7">
        <w:t xml:space="preserve">scle tissue may </w:t>
      </w:r>
      <w:r w:rsidR="0045183A">
        <w:t xml:space="preserve">play a role in </w:t>
      </w:r>
      <w:r>
        <w:t>nutrient-dependent thermogenesis and there</w:t>
      </w:r>
      <w:r w:rsidR="0045183A">
        <w:t>for</w:t>
      </w:r>
      <w:r>
        <w:t>e may</w:t>
      </w:r>
      <w:r w:rsidR="0045183A">
        <w:t xml:space="preserve"> </w:t>
      </w:r>
      <w:r w:rsidR="00F60DC7">
        <w:t xml:space="preserve">be </w:t>
      </w:r>
      <w:r w:rsidR="0045183A">
        <w:t>effective targets</w:t>
      </w:r>
      <w:r w:rsidR="00F60DC7">
        <w:t xml:space="preserve"> </w:t>
      </w:r>
      <w:r w:rsidR="00FC02AD">
        <w:t>for weight loss interventions, but may come at a cost to organismal lifespan.</w:t>
      </w:r>
    </w:p>
    <w:p w14:paraId="03C8A286" w14:textId="4B78F6EF" w:rsidR="007B7AEB" w:rsidRDefault="007B7AEB" w:rsidP="007B7AEB">
      <w:pPr>
        <w:pStyle w:val="Heading1"/>
      </w:pPr>
      <w:r>
        <w:t>Acknowledgements</w:t>
      </w:r>
    </w:p>
    <w:p w14:paraId="21B53502" w14:textId="44A5BAF0" w:rsidR="00A40A23" w:rsidRDefault="00A40A23" w:rsidP="00E22913">
      <w:r>
        <w:t xml:space="preserve">The authors would like to thank Nathan Qi and Melanie Schmitt of the UM Metabolic Phenotyping Core for assistance with </w:t>
      </w:r>
      <w:r w:rsidR="00451202">
        <w:t>CLAMS studies</w:t>
      </w:r>
      <w:r w:rsidR="00FE087F">
        <w:t xml:space="preserve"> on the muscle </w:t>
      </w:r>
      <w:r w:rsidR="00FE087F">
        <w:rPr>
          <w:i/>
        </w:rPr>
        <w:t>Tsc1</w:t>
      </w:r>
      <w:r w:rsidR="00FE087F">
        <w:t xml:space="preserve"> knockout mice</w:t>
      </w:r>
      <w:r w:rsidR="00232F5F">
        <w:t xml:space="preserve">.  </w:t>
      </w:r>
      <w:r w:rsidR="00F52887">
        <w:t xml:space="preserve">William Taylor, Caitlin Costelle and Felicia Waller at the UTHSC Molecular Resource Center provided </w:t>
      </w:r>
      <w:r w:rsidR="00D07952">
        <w:t xml:space="preserve">support </w:t>
      </w:r>
      <w:r w:rsidR="007C0FAF">
        <w:t>for</w:t>
      </w:r>
      <w:r w:rsidR="00F52887">
        <w:t xml:space="preserve"> the transcriptomic studies.  </w:t>
      </w:r>
      <w:r w:rsidR="00232F5F">
        <w:t xml:space="preserve">We would also like to thank the </w:t>
      </w:r>
      <w:r w:rsidR="00B10A19">
        <w:t xml:space="preserve">other </w:t>
      </w:r>
      <w:r w:rsidR="00232F5F">
        <w:t>members of the Bridges</w:t>
      </w:r>
      <w:r w:rsidR="00D07952">
        <w:t xml:space="preserve">, </w:t>
      </w:r>
      <w:r w:rsidR="00CE66CE">
        <w:t>Han,</w:t>
      </w:r>
      <w:r w:rsidR="00232F5F">
        <w:t xml:space="preserve"> and Saltiel laboratories for helpful discussions regarding this project.  </w:t>
      </w:r>
    </w:p>
    <w:p w14:paraId="26534A21" w14:textId="77777777" w:rsidR="00232F5F" w:rsidRPr="00232F5F" w:rsidRDefault="00232F5F" w:rsidP="00E22913"/>
    <w:p w14:paraId="6ECD3749" w14:textId="577A0B00" w:rsidR="00C913F9" w:rsidRPr="00C913F9" w:rsidRDefault="007B7AEB" w:rsidP="00C913F9">
      <w:pPr>
        <w:rPr>
          <w:iCs/>
        </w:rPr>
      </w:pPr>
      <w:r>
        <w:t>This work was support</w:t>
      </w:r>
      <w:r w:rsidR="00E22913">
        <w:t xml:space="preserve">ed by Le Bonheur Grant </w:t>
      </w:r>
      <w:r w:rsidR="001E0A5E">
        <w:t>650700</w:t>
      </w:r>
      <w:r w:rsidR="00740A10">
        <w:t xml:space="preserve"> (DB), </w:t>
      </w:r>
      <w:r>
        <w:t xml:space="preserve">NIH </w:t>
      </w:r>
      <w:r w:rsidR="001E0A5E">
        <w:t xml:space="preserve">Grants </w:t>
      </w:r>
      <w:r w:rsidR="00E22913">
        <w:t>DK10</w:t>
      </w:r>
      <w:r w:rsidR="00123A01">
        <w:t>7535</w:t>
      </w:r>
      <w:r w:rsidR="001E0A5E">
        <w:t xml:space="preserve"> (DB), </w:t>
      </w:r>
      <w:commentRangeStart w:id="250"/>
      <w:r w:rsidR="001E0A5E">
        <w:t xml:space="preserve">XXXX </w:t>
      </w:r>
      <w:commentRangeEnd w:id="250"/>
      <w:r w:rsidR="00E22913">
        <w:rPr>
          <w:rStyle w:val="CommentReference"/>
        </w:rPr>
        <w:commentReference w:id="250"/>
      </w:r>
      <w:r w:rsidR="001E0A5E">
        <w:t xml:space="preserve">(ARS), funds from the Memphis Research Consortium </w:t>
      </w:r>
      <w:r>
        <w:t>(DB</w:t>
      </w:r>
      <w:r w:rsidR="002D3D11">
        <w:t xml:space="preserve"> and JCH</w:t>
      </w:r>
      <w:r>
        <w:t>)</w:t>
      </w:r>
      <w:r w:rsidR="001E0A5E">
        <w:t xml:space="preserve">, </w:t>
      </w:r>
      <w:r w:rsidR="00E22913">
        <w:t xml:space="preserve">the Center for Integrative and Translational Genetics (DB) </w:t>
      </w:r>
      <w:r w:rsidR="001E0A5E">
        <w:t xml:space="preserve">and the UTHSC Department of Physiology Qiugley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grant</w:t>
      </w:r>
      <w:r w:rsidR="00352D83">
        <w:rPr>
          <w:iCs/>
        </w:rPr>
        <w:t>s</w:t>
      </w:r>
      <w:r w:rsidR="00E22913" w:rsidRPr="00E22913">
        <w:rPr>
          <w:iCs/>
        </w:rPr>
        <w:t xml:space="preserve"> DK089503</w:t>
      </w:r>
      <w:r w:rsidR="00352D83">
        <w:rPr>
          <w:iCs/>
        </w:rPr>
        <w:t xml:space="preserve">, DK110768, and </w:t>
      </w:r>
      <w:r w:rsidR="00352D83" w:rsidRPr="00352D83">
        <w:rPr>
          <w:iCs/>
        </w:rPr>
        <w:t>AR069620</w:t>
      </w:r>
      <w:r w:rsidR="00E22913" w:rsidRPr="00E22913">
        <w:rPr>
          <w:iCs/>
        </w:rPr>
        <w:t xml:space="preserve"> </w:t>
      </w:r>
      <w:r w:rsidR="00C913F9">
        <w:rPr>
          <w:iCs/>
        </w:rPr>
        <w:t>to the University of Michigan.</w:t>
      </w:r>
    </w:p>
    <w:p w14:paraId="18186392" w14:textId="022B818B" w:rsidR="007B624A" w:rsidRPr="00E22913" w:rsidRDefault="007B624A" w:rsidP="00A40A23">
      <w:pPr>
        <w:pStyle w:val="Heading1"/>
      </w:pPr>
      <w:r w:rsidRPr="00E22913">
        <w:t>References</w:t>
      </w:r>
    </w:p>
    <w:p w14:paraId="3E0A25B2" w14:textId="769AEC76" w:rsidR="007151C0" w:rsidRPr="007151C0" w:rsidRDefault="00871236" w:rsidP="007151C0">
      <w:pPr>
        <w:widowControl w:val="0"/>
        <w:autoSpaceDE w:val="0"/>
        <w:autoSpaceDN w:val="0"/>
        <w:adjustRightInd w:val="0"/>
        <w:spacing w:before="100" w:after="100"/>
        <w:ind w:left="640" w:hanging="640"/>
        <w:rPr>
          <w:rFonts w:ascii="Garamond" w:hAnsi="Garamond" w:cs="Times New Roman"/>
          <w:noProof/>
        </w:rPr>
      </w:pPr>
      <w:r w:rsidRPr="005149B5">
        <w:fldChar w:fldCharType="begin" w:fldLock="1"/>
      </w:r>
      <w:r w:rsidRPr="005149B5">
        <w:instrText xml:space="preserve">ADDIN Mendeley Bibliography CSL_BIBLIOGRAPHY </w:instrText>
      </w:r>
      <w:r w:rsidRPr="005149B5">
        <w:fldChar w:fldCharType="separate"/>
      </w:r>
      <w:r w:rsidR="007151C0" w:rsidRPr="007151C0">
        <w:rPr>
          <w:rFonts w:ascii="Garamond" w:hAnsi="Garamond" w:cs="Times New Roman"/>
          <w:noProof/>
        </w:rPr>
        <w:t>[1]</w:t>
      </w:r>
      <w:r w:rsidR="007151C0" w:rsidRPr="007151C0">
        <w:rPr>
          <w:rFonts w:ascii="Garamond" w:hAnsi="Garamond" w:cs="Times New Roman"/>
          <w:noProof/>
        </w:rPr>
        <w:tab/>
        <w:t>World Health Organization., 2013. Obesity and Overweight. http://www.who.int/mediacentre/factsheets/fs311/en/.</w:t>
      </w:r>
    </w:p>
    <w:p w14:paraId="2654FAA7"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2]</w:t>
      </w:r>
      <w:r w:rsidRPr="007151C0">
        <w:rPr>
          <w:rFonts w:ascii="Garamond" w:hAnsi="Garamond" w:cs="Times New Roman"/>
          <w:noProof/>
        </w:rPr>
        <w:tab/>
        <w:t>Leibel, R.L., Hirsch, J., 1984. Diminished energy requirements in reduced-obese patients. Metabolism 33(2): 164–70, Doi: 10.1016/0026-0495(84)90130-6.</w:t>
      </w:r>
    </w:p>
    <w:p w14:paraId="25209C1B"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3]</w:t>
      </w:r>
      <w:r w:rsidRPr="007151C0">
        <w:rPr>
          <w:rFonts w:ascii="Garamond" w:hAnsi="Garamond" w:cs="Times New Roman"/>
          <w:noProof/>
        </w:rPr>
        <w:tab/>
        <w:t>Leibel, R.L., Rosenbaum, M., Hirsch, J., Eibel, R.U.L.L., Osenbaum, M.I.R., Leibel, R.L., et al., 1995. Changes in energy expenditure resulting from altered body weight. The New England Journal of Medicine 332(10): 621–8, Doi: 10.1056/NEJM199503093321001.</w:t>
      </w:r>
    </w:p>
    <w:p w14:paraId="6F117D90"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w:t>
      </w:r>
      <w:r w:rsidRPr="007151C0">
        <w:rPr>
          <w:rFonts w:ascii="Garamond" w:hAnsi="Garamond" w:cs="Times New Roman"/>
          <w:noProof/>
        </w:rPr>
        <w:tab/>
        <w:t>Sumithran, P., Prendergast, L.A., Delbridge, E., Purcell, K., Shulkes, A., Kriketos, A., et al., 2011. Long-Term Persistence of Hormonal Adaptations to Weight Loss. New England Journal of Medicine 365(17): 1597–604, Doi: 10.1056/NEJMoa1105816.</w:t>
      </w:r>
    </w:p>
    <w:p w14:paraId="0D0B01A4"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5]</w:t>
      </w:r>
      <w:r w:rsidRPr="007151C0">
        <w:rPr>
          <w:rFonts w:ascii="Garamond" w:hAnsi="Garamond" w:cs="Times New Roman"/>
          <w:noProof/>
        </w:rPr>
        <w:tab/>
        <w:t>Bray, G.A., Smith, S.R., de Jonge, L., Xie, H., Rood, J., Martin, C.K., et al., 2012. Effect of dietary protein content on weight gain, energy expenditure, and body composition during overeating: a randomized controlled trial. JAMA 307(1): 47–55, Doi: 10.1001/jama.2011.1918.</w:t>
      </w:r>
    </w:p>
    <w:p w14:paraId="7A4A9BA9"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w:t>
      </w:r>
      <w:r w:rsidRPr="007151C0">
        <w:rPr>
          <w:rFonts w:ascii="Garamond" w:hAnsi="Garamond" w:cs="Times New Roman"/>
          <w:noProof/>
        </w:rPr>
        <w:tab/>
        <w:t>Ebbeling, C.B., Swain, J.F., Feldman, H. a., Wong, W.W., Hachey, D.L., Garcia-Lago, E., et al., 2012. Effects of dietary composition on energy expenditure during weight-loss maintenance. JAMA 307(24): 2627–34, Doi: 10.1001/jama.2012.6607.</w:t>
      </w:r>
    </w:p>
    <w:p w14:paraId="1B428D3F"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7]</w:t>
      </w:r>
      <w:r w:rsidRPr="007151C0">
        <w:rPr>
          <w:rFonts w:ascii="Garamond" w:hAnsi="Garamond" w:cs="Times New Roman"/>
          <w:noProof/>
        </w:rPr>
        <w:tab/>
        <w:t>Efeyan, A., Comb, W.C., Sabatini, D.M., 2015. Nutrient-sensing mechanisms and pathways. Nature 517(7534): 302–10, Doi: 10.1038/nature14190.</w:t>
      </w:r>
    </w:p>
    <w:p w14:paraId="63315E43"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8]</w:t>
      </w:r>
      <w:r w:rsidRPr="007151C0">
        <w:rPr>
          <w:rFonts w:ascii="Garamond" w:hAnsi="Garamond" w:cs="Times New Roman"/>
          <w:noProof/>
        </w:rPr>
        <w:tab/>
        <w:t>Yecies, J.L., Zhang, H.H., Menon, S., Liu, S., Yecies, D., Lipovsky, A.I., et al., 2011. Akt Stimulates Hepatic SREBP1c and Lipogenesis through Parallel mTORC1-Dependent and Independent Pathways. Cell Metabolism 14(1): 21–32, Doi: 10.1016/j.cmet.2011.06.002.</w:t>
      </w:r>
    </w:p>
    <w:p w14:paraId="77FA08E7"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9]</w:t>
      </w:r>
      <w:r w:rsidRPr="007151C0">
        <w:rPr>
          <w:rFonts w:ascii="Garamond" w:hAnsi="Garamond" w:cs="Times New Roman"/>
          <w:noProof/>
        </w:rPr>
        <w:tab/>
        <w:t>Chakrabarti, P., English, T., Shi, J., Smas, C.M., Kandror, K. V., 2010. Mammalian target of rapamycin complex 1 suppresses lipolysis, stimulates lipogenesis, and promotes fat storage. Diabetes 59(4): 775–81, Doi: 10.2337/db09-1602.</w:t>
      </w:r>
    </w:p>
    <w:p w14:paraId="4E347A95"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10]</w:t>
      </w:r>
      <w:r w:rsidRPr="007151C0">
        <w:rPr>
          <w:rFonts w:ascii="Garamond" w:hAnsi="Garamond" w:cs="Times New Roman"/>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4E4F78ED"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11]</w:t>
      </w:r>
      <w:r w:rsidRPr="007151C0">
        <w:rPr>
          <w:rFonts w:ascii="Garamond" w:hAnsi="Garamond" w:cs="Times New Roman"/>
          <w:noProof/>
        </w:rPr>
        <w:tab/>
        <w:t>Lu, B., Bridges, D., Yang, Y., Fisher, K., Cheng, A., Chang, L., et al., 2014. Metabolic crosstalk: molecular links between glycogen and lipid metabolism in obesity. Diabetes 63(9): 2935–48, Doi: 10.2337/db13-1531.</w:t>
      </w:r>
    </w:p>
    <w:p w14:paraId="59DEEAEC"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lastRenderedPageBreak/>
        <w:t>[12]</w:t>
      </w:r>
      <w:r w:rsidRPr="007151C0">
        <w:rPr>
          <w:rFonts w:ascii="Garamond" w:hAnsi="Garamond" w:cs="Times New Roman"/>
          <w:noProof/>
        </w:rPr>
        <w:tab/>
        <w:t>Zhang, H.H., Huang, J., Düvel, K., Boback, B., Wu, S., Squillace, R.M., et al., 2009. Insulin stimulates adipogenesis through the Akt-TSC2-mTORC1 pathway. PloS One 4(7): e6189, Doi: 10.1371/journal.pone.0006189.</w:t>
      </w:r>
    </w:p>
    <w:p w14:paraId="57E73CDE"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13]</w:t>
      </w:r>
      <w:r w:rsidRPr="007151C0">
        <w:rPr>
          <w:rFonts w:ascii="Garamond" w:hAnsi="Garamond" w:cs="Times New Roman"/>
          <w:noProof/>
        </w:rPr>
        <w:tab/>
        <w:t>Hatfield, I., Harvey, I., Yates, E.R., Redd, J.R., Reiter, L.T., Bridges, D., 2015. The role of TORC1 in muscle development in Drosophila. Scientific Reports 5: 9676, Doi: 10.1038/srep09676.</w:t>
      </w:r>
    </w:p>
    <w:p w14:paraId="5D170862"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14]</w:t>
      </w:r>
      <w:r w:rsidRPr="007151C0">
        <w:rPr>
          <w:rFonts w:ascii="Garamond" w:hAnsi="Garamond" w:cs="Times New Roman"/>
          <w:noProof/>
        </w:rPr>
        <w:tab/>
        <w:t>Erbay, E., Chen, J., 2001. The mammalian target of rapamycin regulates C2C12 myogenesis via a kinase-independent mechanism. The Journal of Biological Chemistry 276(39): 36079–82, Doi: 10.1074/jbc.C100406200.</w:t>
      </w:r>
    </w:p>
    <w:p w14:paraId="57A97B7B"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15]</w:t>
      </w:r>
      <w:r w:rsidRPr="007151C0">
        <w:rPr>
          <w:rFonts w:ascii="Garamond" w:hAnsi="Garamond" w:cs="Times New Roman"/>
          <w:noProof/>
        </w:rPr>
        <w:tab/>
        <w:t>Shah, O.J., Wang, Z., Hunter, T., 2004. Inappropriate activation of the TSC/Rheb/mTOR/S6K cassette induces IRS1/2 depletion, insulin resistance, and cell survival deficiencies. Current Biology 14(18): 1650–6, Doi: 10.1016/j.cub.2004.08.026.</w:t>
      </w:r>
    </w:p>
    <w:p w14:paraId="1BF2FC65"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16]</w:t>
      </w:r>
      <w:r w:rsidRPr="007151C0">
        <w:rPr>
          <w:rFonts w:ascii="Garamond" w:hAnsi="Garamond" w:cs="Times New Roman"/>
          <w:noProof/>
        </w:rPr>
        <w:tab/>
        <w:t>Bjedov, I., Toivonen, J.M., Kerr, F., Slack, C., Jacobson, J., Foley, A., et al., 2010. Mechanisms of life span extension by rapamycin in the fruit fly Drosophila melanogaster. Cell Metabolism 11(1): 35–46, Doi: 10.1016/j.cmet.2009.11.010.</w:t>
      </w:r>
    </w:p>
    <w:p w14:paraId="53C978F2"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17]</w:t>
      </w:r>
      <w:r w:rsidRPr="007151C0">
        <w:rPr>
          <w:rFonts w:ascii="Garamond" w:hAnsi="Garamond" w:cs="Times New Roman"/>
          <w:noProof/>
        </w:rPr>
        <w:tab/>
        <w:t>Harrison, D.E., Strong, R., Sharp, Z.D., Nelson, J.F., Astle, C.M., Flurkey, K., et al., 2009. Rapamycin fed late in life extends lifespan in genetically heterogeneous mice. Nature 460(7253): 392–5, Doi: 10.1038/nature08221.</w:t>
      </w:r>
    </w:p>
    <w:p w14:paraId="7331B5FA"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18]</w:t>
      </w:r>
      <w:r w:rsidRPr="007151C0">
        <w:rPr>
          <w:rFonts w:ascii="Garamond" w:hAnsi="Garamond" w:cs="Times New Roman"/>
          <w:noProof/>
        </w:rPr>
        <w:tab/>
        <w:t>Kapahi, P., Zid, B.M., Harper, T., Koslover, D., Sapin, V., Benzer, S., 2004. Regulation of lifespan in Drosophila by modulation of genes in the TOR signaling pathway. Current Biology 14(10): 885–90, Doi: 10.1016/j.cub.2004.03.059.</w:t>
      </w:r>
    </w:p>
    <w:p w14:paraId="551F1E65"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19]</w:t>
      </w:r>
      <w:r w:rsidRPr="007151C0">
        <w:rPr>
          <w:rFonts w:ascii="Garamond" w:hAnsi="Garamond" w:cs="Times New Roman"/>
          <w:noProof/>
        </w:rPr>
        <w:tab/>
        <w:t>Rantanen, T., Harris, T.,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25DDFC28"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20]</w:t>
      </w:r>
      <w:r w:rsidRPr="007151C0">
        <w:rPr>
          <w:rFonts w:ascii="Garamond" w:hAnsi="Garamond" w:cs="Times New Roman"/>
          <w:noProof/>
        </w:rPr>
        <w:tab/>
        <w:t>Ling, C.H.Y., Taekema, D., De Craen, A.J.M., Gussekloo, J., Westendorp, R.G.J., Maier, A.B., 2010. Handgrip strength and mortality in the oldest old population: The Leiden 85-plus study. Cmaj 182(5): 429–35, Doi: 10.1503/cmaj.091278.</w:t>
      </w:r>
    </w:p>
    <w:p w14:paraId="501F60D9"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21]</w:t>
      </w:r>
      <w:r w:rsidRPr="007151C0">
        <w:rPr>
          <w:rFonts w:ascii="Garamond" w:hAnsi="Garamond" w:cs="Times New Roman"/>
          <w:noProof/>
        </w:rPr>
        <w:tab/>
        <w:t>Sasaki, H., Kasagi, F., Yamada, M., Fujita, S., 2007. Grip strength predicts cause-specific mortality in middle-aged and elderly persons. The American Journal of Medicine 120(4): 337–42, Doi: 10.1016/j.amjmed.2006.04.018.</w:t>
      </w:r>
    </w:p>
    <w:p w14:paraId="5ED34843"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22]</w:t>
      </w:r>
      <w:r w:rsidRPr="007151C0">
        <w:rPr>
          <w:rFonts w:ascii="Garamond" w:hAnsi="Garamond" w:cs="Times New Roman"/>
          <w:noProof/>
        </w:rPr>
        <w:tab/>
        <w:t>Gale, C.R., Martyn, C.N., Cooper, C., Sayer, A.A., 2007. Grip strength, body composition, and mortality. International Journal of Epidemiology 36(1): 228–35, Doi: 10.1093/ije/dyl224.</w:t>
      </w:r>
    </w:p>
    <w:p w14:paraId="6A880D9A"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23]</w:t>
      </w:r>
      <w:r w:rsidRPr="007151C0">
        <w:rPr>
          <w:rFonts w:ascii="Garamond" w:hAnsi="Garamond" w:cs="Times New Roman"/>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007EAFEE"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24]</w:t>
      </w:r>
      <w:r w:rsidRPr="007151C0">
        <w:rPr>
          <w:rFonts w:ascii="Garamond" w:hAnsi="Garamond" w:cs="Times New Roman"/>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172FEEEB"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lastRenderedPageBreak/>
        <w:t>[25]</w:t>
      </w:r>
      <w:r w:rsidRPr="007151C0">
        <w:rPr>
          <w:rFonts w:ascii="Garamond" w:hAnsi="Garamond" w:cs="Times New Roman"/>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24ED5C5B"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26]</w:t>
      </w:r>
      <w:r w:rsidRPr="007151C0">
        <w:rPr>
          <w:rFonts w:ascii="Garamond" w:hAnsi="Garamond" w:cs="Times New Roman"/>
          <w:noProof/>
        </w:rPr>
        <w:tab/>
        <w:t>Bentzinger, C.F., Lin, S., Romanino, K., Castets, P., Guridi, M., Summermatter, S., et al., 2013. Differential response of skeletal muscles to mTORC1 signaling during atrophy and hypertrophy. Skeletal Muscle 3(1): 6, Doi: 10.1186/2044-5040-3-6.</w:t>
      </w:r>
    </w:p>
    <w:p w14:paraId="40FCC9C4"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27]</w:t>
      </w:r>
      <w:r w:rsidRPr="007151C0">
        <w:rPr>
          <w:rFonts w:ascii="Garamond" w:hAnsi="Garamond" w:cs="Times New Roman"/>
          <w:noProof/>
        </w:rPr>
        <w:tab/>
        <w:t>Laplante, M., Sabatini, D.M., 2010. mTORC1 activates SREBP-1c and uncouples lipogenesis from gluconeogenesis. Proceedings of the National Academy of Sciences of the United States of America 107(8): 3281–2, Doi: 10.1073/pnas.1000323107.</w:t>
      </w:r>
    </w:p>
    <w:p w14:paraId="3CD536F6"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28]</w:t>
      </w:r>
      <w:r w:rsidRPr="007151C0">
        <w:rPr>
          <w:rFonts w:ascii="Garamond" w:hAnsi="Garamond" w:cs="Times New Roman"/>
          <w:noProof/>
        </w:rPr>
        <w:tab/>
        <w:t>DeFronzo, R.A., Ferrannini, E., Sato, Y., Felig, P., Wahren, J., 1981. Synergistic interaction between exercise and insulin on peripheral glucose uptake. The Journal of Clinical Investigation 68(6): 1468–74.</w:t>
      </w:r>
    </w:p>
    <w:p w14:paraId="5AAA59ED"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29]</w:t>
      </w:r>
      <w:r w:rsidRPr="007151C0">
        <w:rPr>
          <w:rFonts w:ascii="Garamond" w:hAnsi="Garamond" w:cs="Times New Roman"/>
          <w:noProof/>
        </w:rPr>
        <w:tab/>
        <w:t>Rolfe, D.F., Brown, G.C., 1997. Cellular energy utilization and molecular origin of standard metabolic rate in mammals. Physiological Reviews 77(3): 731–58.</w:t>
      </w:r>
    </w:p>
    <w:p w14:paraId="5448BBC7"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30]</w:t>
      </w:r>
      <w:r w:rsidRPr="007151C0">
        <w:rPr>
          <w:rFonts w:ascii="Garamond" w:hAnsi="Garamond" w:cs="Times New Roman"/>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0558A39A"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31]</w:t>
      </w:r>
      <w:r w:rsidRPr="007151C0">
        <w:rPr>
          <w:rFonts w:ascii="Garamond" w:hAnsi="Garamond" w:cs="Times New Roman"/>
          <w:noProof/>
        </w:rPr>
        <w:tab/>
        <w:t>Guridi, M., Tintignac, L.A., Lin, S., Kupr, B., Castets, P., Rüegg, M.A., 2015. Activation of mTORC1 in skeletal muscle regulates whole-body metabolism through FGF21. Science Signaling 8(402): ra113-ra113, Doi: 10.1126/scisignal.aab3715.</w:t>
      </w:r>
    </w:p>
    <w:p w14:paraId="34890A69"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32]</w:t>
      </w:r>
      <w:r w:rsidRPr="007151C0">
        <w:rPr>
          <w:rFonts w:ascii="Garamond" w:hAnsi="Garamond" w:cs="Times New Roman"/>
          <w:noProof/>
        </w:rPr>
        <w:tab/>
        <w:t>Cunningham, J.T., Rodgers, J.T., Arlow, D.H., Vazquez, F., Mootha, V.K., Puigserver, P., 2007. mTOR controls mitochondrial oxidative function through a YY1-PGC-1alpha transcriptional complex. Nature 450(7170): 736–40, Doi: 10.1038/nature06322.</w:t>
      </w:r>
    </w:p>
    <w:p w14:paraId="08613238"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33]</w:t>
      </w:r>
      <w:r w:rsidRPr="007151C0">
        <w:rPr>
          <w:rFonts w:ascii="Garamond" w:hAnsi="Garamond" w:cs="Times New Roman"/>
          <w:noProof/>
        </w:rPr>
        <w:tab/>
        <w:t>Ramanathan, A., Schreiber, S.L., 2009. Direct control of mitochondrial function by mTOR. Proceedings of the National Academy of Sciences of the United States of America 106(52): 22229–32, Doi: 10.1073/pnas.0912074106.</w:t>
      </w:r>
    </w:p>
    <w:p w14:paraId="13D03A2E"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34]</w:t>
      </w:r>
      <w:r w:rsidRPr="007151C0">
        <w:rPr>
          <w:rFonts w:ascii="Garamond" w:hAnsi="Garamond" w:cs="Times New Roman"/>
          <w:noProof/>
        </w:rPr>
        <w:tab/>
        <w:t>Koyanagi, M., Asahara, S.-I., Matsuda, T., Hashimoto, N., Shigeyama, Y., Shibutani, Y., et al., 2011. Ablation of TSC2 enhances insulin secretion by increasing the number of mitochondria through activation of mTORC1. PLoS ONE 6(8), Doi: 10.1371/journal.pone.0023238.</w:t>
      </w:r>
    </w:p>
    <w:p w14:paraId="3654B427"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35]</w:t>
      </w:r>
      <w:r w:rsidRPr="007151C0">
        <w:rPr>
          <w:rFonts w:ascii="Garamond" w:hAnsi="Garamond" w:cs="Times New Roman"/>
          <w:noProof/>
        </w:rPr>
        <w:tab/>
        <w:t>Fujita, S., Dreyer, H.C., Drummond, M.J., Glynn, E.L., Cadenas, J.G., Yoshizawa, F., et al., 2007. Nutrient signalling in the regulation of human muscle protein synthesis. The Journal of Physiology 582(Pt 2): 813–23, Doi: 10.1113/jphysiol.2007.134593.</w:t>
      </w:r>
    </w:p>
    <w:p w14:paraId="6A9013E8"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36]</w:t>
      </w:r>
      <w:r w:rsidRPr="007151C0">
        <w:rPr>
          <w:rFonts w:ascii="Garamond" w:hAnsi="Garamond" w:cs="Times New Roman"/>
          <w:noProof/>
        </w:rPr>
        <w:tab/>
        <w:t>Cuthbertson, D., Smith, K., Babraj, J., Leese, G., Waddell, T., Atherton, P., et al., 2005. Anabolic signaling deficits underlie amino acid resistance of wasting, aging muscle. The FASEB Journal</w:t>
      </w:r>
      <w:r w:rsidRPr="007151C0">
        <w:rPr>
          <w:rFonts w:ascii="Times New Roman" w:hAnsi="Times New Roman" w:cs="Times New Roman"/>
          <w:noProof/>
        </w:rPr>
        <w:t> </w:t>
      </w:r>
      <w:r w:rsidRPr="007151C0">
        <w:rPr>
          <w:rFonts w:ascii="Garamond" w:hAnsi="Garamond" w:cs="Times New Roman"/>
          <w:noProof/>
        </w:rPr>
        <w:t>: Official Publication of the Federation of American Societies for Experimental Biology 19(3): 422–4, Doi: 10.1096/fj.04-2640fje.</w:t>
      </w:r>
    </w:p>
    <w:p w14:paraId="3458A005"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37]</w:t>
      </w:r>
      <w:r w:rsidRPr="007151C0">
        <w:rPr>
          <w:rFonts w:ascii="Garamond" w:hAnsi="Garamond" w:cs="Times New Roman"/>
          <w:noProof/>
        </w:rPr>
        <w:tab/>
        <w:t>Tschöp, M.H., Speakman, J.R., Arch, J.R.S., Auwerx, J., Brüning, J.C.C., Chan, L., et al., 2011. A guide to analysis of mouse energy metabolism. Nature Methods 9(1): 57–63, Doi: 10.1038/nmeth.1806.</w:t>
      </w:r>
    </w:p>
    <w:p w14:paraId="46FFB981"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lastRenderedPageBreak/>
        <w:t>[38]</w:t>
      </w:r>
      <w:r w:rsidRPr="007151C0">
        <w:rPr>
          <w:rFonts w:ascii="Garamond" w:hAnsi="Garamond" w:cs="Times New Roman"/>
          <w:noProof/>
        </w:rPr>
        <w:tab/>
        <w:t>Cheng, A., Zhang, M., Gentry, M.S., Worby, C.A., Dixon, J.E., Saltiel, A.R., 2007. A role for AGL ubiquitination in the glycogen storage disorders of Lafora and Cori’s disease. Genes &amp; Development 21(19): 2399–409, Doi: 10.1101/gad.1553207.</w:t>
      </w:r>
    </w:p>
    <w:p w14:paraId="5B7C73F6"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39]</w:t>
      </w:r>
      <w:r w:rsidRPr="007151C0">
        <w:rPr>
          <w:rFonts w:ascii="Garamond" w:hAnsi="Garamond" w:cs="Times New Roman"/>
          <w:noProof/>
        </w:rPr>
        <w:tab/>
        <w:t>Cheng, A., Zhang, M., Okubo, M., Omichi, K., Saltiel, A.R., 2009. Distinct mutations in the glycogen debranching enzyme found in glycogen storage disease type III lead to impairment in diverse cellular functions. Human Molecular Genetics 18(11): 2045–52, Doi: 10.1093/hmg/ddp128.</w:t>
      </w:r>
    </w:p>
    <w:p w14:paraId="50798600"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0]</w:t>
      </w:r>
      <w:r w:rsidRPr="007151C0">
        <w:rPr>
          <w:rFonts w:ascii="Garamond" w:hAnsi="Garamond" w:cs="Times New Roman"/>
          <w:noProof/>
        </w:rPr>
        <w:tab/>
        <w:t>Kim, D., Pertea, G., Trapnell, C., Pimentel, H., Kelley, R., Salzberg, S.L., 2013. TopHat2: accurate alignment of transcriptomes in the presence of insertions, deletions and gene fusions. Genome Biology 14(4): R36, Doi: 10.1186/gb-2013-14-4-r36.</w:t>
      </w:r>
    </w:p>
    <w:p w14:paraId="61167B79"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1]</w:t>
      </w:r>
      <w:r w:rsidRPr="007151C0">
        <w:rPr>
          <w:rFonts w:ascii="Garamond" w:hAnsi="Garamond" w:cs="Times New Roman"/>
          <w:noProof/>
        </w:rPr>
        <w:tab/>
        <w:t>Langmead, B., Trapnell, C., Pop, M., Salzberg, S.L., 2009. Ultrafast and memory-efficient alignment of short DNA sequences to the human genome. Genome Biology 10(3): R25, Doi: 10.1186/gb-2009-10-3-r25.</w:t>
      </w:r>
    </w:p>
    <w:p w14:paraId="368BCA1E"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2]</w:t>
      </w:r>
      <w:r w:rsidRPr="007151C0">
        <w:rPr>
          <w:rFonts w:ascii="Garamond" w:hAnsi="Garamond" w:cs="Times New Roman"/>
          <w:noProof/>
        </w:rPr>
        <w:tab/>
        <w:t>Anders, S., Pyl, P.T., Huber, W., 2015. HTSeq-A Python framework to work with high-throughput sequencing data. Bioinformatics 31(2): 166–9, Doi: 10.1093/bioinformatics/btu638.</w:t>
      </w:r>
    </w:p>
    <w:p w14:paraId="2BD5AFB9"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3]</w:t>
      </w:r>
      <w:r w:rsidRPr="007151C0">
        <w:rPr>
          <w:rFonts w:ascii="Garamond" w:hAnsi="Garamond" w:cs="Times New Roman"/>
          <w:noProof/>
        </w:rPr>
        <w:tab/>
        <w:t>Love, M.I., Huber, W., Anders, S., 2014. Moderated estimation of fold change and dispersion for RNA-seq data with DESeq2. Genome Biology 15(12): 550, Doi: 10.1186/s13059-014-0550-8.</w:t>
      </w:r>
    </w:p>
    <w:p w14:paraId="3FC32958"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4]</w:t>
      </w:r>
      <w:r w:rsidRPr="007151C0">
        <w:rPr>
          <w:rFonts w:ascii="Garamond" w:hAnsi="Garamond" w:cs="Times New Roman"/>
          <w:noProof/>
        </w:rPr>
        <w:tab/>
        <w:t>Subramanian, A., Tamayo, P., Mootha, V.K., Mukherjee, S., Ebert, B.L., Gillette, M.A., et al., 2005. Gene set enrichment analysis: a knowledge-based approach for interpreting genome-wide expression profiles. Proceedings of the National Academy of Sciences of the United States of America 102(43): 15545–50, Doi: 10.1073/pnas.0506580102.</w:t>
      </w:r>
    </w:p>
    <w:p w14:paraId="3D15E657"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5]</w:t>
      </w:r>
      <w:r w:rsidRPr="007151C0">
        <w:rPr>
          <w:rFonts w:ascii="Garamond" w:hAnsi="Garamond" w:cs="Times New Roman"/>
          <w:noProof/>
        </w:rPr>
        <w:tab/>
        <w:t>Liberzon, A., Subramanian, A., Pinchback, R., Thorvaldsdóttir, H., Tamayo, P., Mesirov, J.P., 2011. Molecular signatures database (MSigDB) 3.0. Bioinformatics 27(12): 1739–40, Doi: 10.1093/bioinformatics/btr260.</w:t>
      </w:r>
    </w:p>
    <w:p w14:paraId="0C327B7D"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6]</w:t>
      </w:r>
      <w:r w:rsidRPr="007151C0">
        <w:rPr>
          <w:rFonts w:ascii="Garamond" w:hAnsi="Garamond" w:cs="Times New Roman"/>
          <w:noProof/>
        </w:rPr>
        <w:tab/>
        <w:t>Düvel, K., Yecies, J.L., Menon, S., Raman, P., Lipovsky, A.I., Souza, A.L., et al., 2010. Activation of a Metabolic Gene Regulatory Network Downstream of mTOR Complex 1. Molecular Cell 39(2): 171–83, Doi: 10.1016/j.molcel.2010.06.022.</w:t>
      </w:r>
    </w:p>
    <w:p w14:paraId="07B822C3"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7]</w:t>
      </w:r>
      <w:r w:rsidRPr="007151C0">
        <w:rPr>
          <w:rFonts w:ascii="Garamond" w:hAnsi="Garamond" w:cs="Times New Roman"/>
          <w:noProof/>
        </w:rPr>
        <w:tab/>
        <w:t>R Core Team., 2013. R: A Language and Environment for Statistical Computing.</w:t>
      </w:r>
    </w:p>
    <w:p w14:paraId="3E1A36BB"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8]</w:t>
      </w:r>
      <w:r w:rsidRPr="007151C0">
        <w:rPr>
          <w:rFonts w:ascii="Garamond" w:hAnsi="Garamond" w:cs="Times New Roman"/>
          <w:noProof/>
        </w:rPr>
        <w:tab/>
        <w:t>Bates, D.M., Mächler, M., Bolker, B., Walker, S., 2014. Fitting Linear Mixed-Effects Models using lme4. ArXiv 1406.5823: 1–51.</w:t>
      </w:r>
    </w:p>
    <w:p w14:paraId="0EB27E00"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9]</w:t>
      </w:r>
      <w:r w:rsidRPr="007151C0">
        <w:rPr>
          <w:rFonts w:ascii="Garamond" w:hAnsi="Garamond" w:cs="Times New Roman"/>
          <w:noProof/>
        </w:rPr>
        <w:tab/>
        <w:t>Therneau, T.M., Grambsch, P.M., 2000. Modeling Survival Data: Extending the Cox Model. New York, NY: Springer New York.</w:t>
      </w:r>
    </w:p>
    <w:p w14:paraId="70988636"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50]</w:t>
      </w:r>
      <w:r w:rsidRPr="007151C0">
        <w:rPr>
          <w:rFonts w:ascii="Garamond" w:hAnsi="Garamond" w:cs="Times New Roman"/>
          <w:noProof/>
        </w:rPr>
        <w:tab/>
        <w:t>Therneau, T., 2012. A Package for Survival Analysis in S. R package version. Survival.</w:t>
      </w:r>
    </w:p>
    <w:p w14:paraId="2661B902"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51]</w:t>
      </w:r>
      <w:r w:rsidRPr="007151C0">
        <w:rPr>
          <w:rFonts w:ascii="Garamond" w:hAnsi="Garamond" w:cs="Times New Roman"/>
          <w:noProof/>
        </w:rPr>
        <w:tab/>
        <w:t>Benjamini, Y., Hochberg, Y., 1995. Controlling the False Discovery Rate: A Practical and Powerful Approach to Multiple Testing. Journal of the Royal Statistical Society. Series B 57(1): 289–300.</w:t>
      </w:r>
    </w:p>
    <w:p w14:paraId="0E035114"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52]</w:t>
      </w:r>
      <w:r w:rsidRPr="007151C0">
        <w:rPr>
          <w:rFonts w:ascii="Garamond" w:hAnsi="Garamond" w:cs="Times New Roman"/>
          <w:noProof/>
        </w:rPr>
        <w:tab/>
        <w:t>Guridi, M., Kupr, B., Romanino, K., Lin, S., Falcetta, D., Tintignac, L., et al., 2016. Alterations to mTORC1 signaling in the skeletal muscle differentially affect whole-</w:t>
      </w:r>
      <w:r w:rsidRPr="007151C0">
        <w:rPr>
          <w:rFonts w:ascii="Garamond" w:hAnsi="Garamond" w:cs="Times New Roman"/>
          <w:noProof/>
        </w:rPr>
        <w:lastRenderedPageBreak/>
        <w:t>body metabolism. Skeletal Muscle 6(1): 13, Doi: 10.1186/s13395-016-0084-8.</w:t>
      </w:r>
    </w:p>
    <w:p w14:paraId="304A2D74"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53]</w:t>
      </w:r>
      <w:r w:rsidRPr="007151C0">
        <w:rPr>
          <w:rFonts w:ascii="Garamond" w:hAnsi="Garamond" w:cs="Times New Roman"/>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28BE9608"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54]</w:t>
      </w:r>
      <w:r w:rsidRPr="007151C0">
        <w:rPr>
          <w:rFonts w:ascii="Garamond" w:hAnsi="Garamond" w:cs="Times New Roman"/>
          <w:noProof/>
        </w:rPr>
        <w:tab/>
        <w:t>Pacher, M., Seewald, M.J., Mikula, M., Oehler, S., Mogg, M., Vinatzer, U., et al., 2007. Impact of constitutive IGF1/IGF2 stimulation on the transcriptional program of human breast cancer cells. Carcinogenesis 28(1): 49–59, Doi: 10.1093/carcin/bgl091.</w:t>
      </w:r>
    </w:p>
    <w:p w14:paraId="328E710C"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55]</w:t>
      </w:r>
      <w:r w:rsidRPr="007151C0">
        <w:rPr>
          <w:rFonts w:ascii="Garamond" w:hAnsi="Garamond" w:cs="Times New Roman"/>
          <w:noProof/>
        </w:rPr>
        <w:tab/>
        <w:t>Bal, N.C., Maurya, S.K., Sopariwala, D.H., Sahoo, S.K., Gupta, S.C., Shaikh, S.A., et al., 2012. Sarcolipin is a newly identified regulator of muscle-based thermogenesis in mammals. Nature Medicine 18(10): 1575–9, Doi: 10.1038/nm.2897.</w:t>
      </w:r>
    </w:p>
    <w:p w14:paraId="1D939F6B"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56]</w:t>
      </w:r>
      <w:r w:rsidRPr="007151C0">
        <w:rPr>
          <w:rFonts w:ascii="Garamond" w:hAnsi="Garamond" w:cs="Times New Roman"/>
          <w:noProof/>
        </w:rPr>
        <w:tab/>
        <w:t>Bombardier, E., Smith, I.C., Gamu, D., Fajardo, V.A., Vigna, C., Sayer, R.A., et al., 2013. Sarcolipin trumps β-adrenergic receptor signaling as the favored mechanism for muscle-based diet-induced thermogenesis. FASEB Journal 27(9): 3871–8, Doi: 10.1096/fj.13-230631.</w:t>
      </w:r>
    </w:p>
    <w:p w14:paraId="43579F57"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57]</w:t>
      </w:r>
      <w:r w:rsidRPr="007151C0">
        <w:rPr>
          <w:rFonts w:ascii="Garamond" w:hAnsi="Garamond" w:cs="Times New Roman"/>
          <w:noProof/>
        </w:rPr>
        <w:tab/>
        <w:t>Rowland, L.A., Maurya, S.K., Bal, N.C., Kozak, L., Periasamy, M., 2016. Sarcolipin and uncoupling protein 1 play distinct roles in diet-induced thermogenesis and do not compensate for one another. Obesity 00(00): 10–3, Doi: 10.1002/oby.21542.</w:t>
      </w:r>
    </w:p>
    <w:p w14:paraId="1388B3C9"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58]</w:t>
      </w:r>
      <w:r w:rsidRPr="007151C0">
        <w:rPr>
          <w:rFonts w:ascii="Garamond" w:hAnsi="Garamond" w:cs="Times New Roman"/>
          <w:noProof/>
        </w:rPr>
        <w:tab/>
        <w:t>Maurya, S.K., Periasamy, M., 2015. Sarcolipin is a novel regulator of muscle metabolism and obesity. Pharmacological Research 102: 270–5, Doi: 10.1016/j.phrs.2015.10.020.</w:t>
      </w:r>
    </w:p>
    <w:p w14:paraId="7E65DE10"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59]</w:t>
      </w:r>
      <w:r w:rsidRPr="007151C0">
        <w:rPr>
          <w:rFonts w:ascii="Garamond" w:hAnsi="Garamond" w:cs="Times New Roman"/>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250506EC"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0]</w:t>
      </w:r>
      <w:r w:rsidRPr="007151C0">
        <w:rPr>
          <w:rFonts w:ascii="Garamond" w:hAnsi="Garamond" w:cs="Times New Roman"/>
          <w:noProof/>
        </w:rPr>
        <w:tab/>
        <w:t>Pawlikowska, L., Hu, D., Huntsman, S., Sung, A., Chu, C., Chen, J., et al., 2009. Association of common genetic variation in the insulin/IGF1 signaling pathway with human longevity. Aging Cell 8(4): 460–72, Doi: 10.1111/j.1474-9726.2009.00493.x.</w:t>
      </w:r>
    </w:p>
    <w:p w14:paraId="4CE74FFE"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1]</w:t>
      </w:r>
      <w:r w:rsidRPr="007151C0">
        <w:rPr>
          <w:rFonts w:ascii="Garamond" w:hAnsi="Garamond" w:cs="Times New Roman"/>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60F4AF51"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2]</w:t>
      </w:r>
      <w:r w:rsidRPr="007151C0">
        <w:rPr>
          <w:rFonts w:ascii="Garamond" w:hAnsi="Garamond" w:cs="Times New Roman"/>
          <w:noProof/>
        </w:rPr>
        <w:tab/>
        <w:t>Bao, J.-M., Song, X.-L., Hong, Y.-Q., Zhu, H.-L., Li, C., Zhang, T., et al., 2014. Association between FOXO3A gene polymorphisms and human longevity: a meta-analysis. Asian Journal of Andrology 16(3): 446–52, Doi: 10.4103/1008-682X.123673.</w:t>
      </w:r>
    </w:p>
    <w:p w14:paraId="25F6B3C8"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3]</w:t>
      </w:r>
      <w:r w:rsidRPr="007151C0">
        <w:rPr>
          <w:rFonts w:ascii="Garamond" w:hAnsi="Garamond" w:cs="Times New Roman"/>
          <w:noProof/>
        </w:rPr>
        <w:tab/>
        <w:t>Anselmi, C.V., Malovini, A., Roncarati, R., Novelli, V., Villa, F., Condorelli, G., et al., 2009. Association of the FOXO3A locus with extreme longevity in a southern Italian centenarian study. Rejuvenation Research 12(2): 95–104, Doi: 10.1089/rej.2008.0827.</w:t>
      </w:r>
    </w:p>
    <w:p w14:paraId="045BD514"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4]</w:t>
      </w:r>
      <w:r w:rsidRPr="007151C0">
        <w:rPr>
          <w:rFonts w:ascii="Garamond" w:hAnsi="Garamond" w:cs="Times New Roman"/>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520A1670"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5]</w:t>
      </w:r>
      <w:r w:rsidRPr="007151C0">
        <w:rPr>
          <w:rFonts w:ascii="Garamond" w:hAnsi="Garamond" w:cs="Times New Roman"/>
          <w:noProof/>
        </w:rPr>
        <w:tab/>
        <w:t xml:space="preserve">Li, Y., Wang, W.J., Cao, H., Lu, J., Wu, C., Hu, F.Y., et al., 2009. Genetic association </w:t>
      </w:r>
      <w:r w:rsidRPr="007151C0">
        <w:rPr>
          <w:rFonts w:ascii="Garamond" w:hAnsi="Garamond" w:cs="Times New Roman"/>
          <w:noProof/>
        </w:rPr>
        <w:lastRenderedPageBreak/>
        <w:t>of FOXO1A and FOXO3A with longevity trait in Han Chinese populations. Human Molecular Genetics 18(24): 4897–904, Doi: 10.1093/hmg/ddp459.</w:t>
      </w:r>
    </w:p>
    <w:p w14:paraId="680BAD0A"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6]</w:t>
      </w:r>
      <w:r w:rsidRPr="007151C0">
        <w:rPr>
          <w:rFonts w:ascii="Garamond" w:hAnsi="Garamond" w:cs="Times New Roman"/>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22FA371F"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7]</w:t>
      </w:r>
      <w:r w:rsidRPr="007151C0">
        <w:rPr>
          <w:rFonts w:ascii="Garamond" w:hAnsi="Garamond" w:cs="Times New Roman"/>
          <w:noProof/>
        </w:rPr>
        <w:tab/>
        <w:t>Giannakou, M.E., Goss, M., Jünger, M.A., Hafen, E., Leevers, S.J., Partridge, L., 2004. Long-lived Drosophila with overexpressed dFOXO in adult fat body. Science 305(5682): 361, Doi: 10.1126/science.1098219.</w:t>
      </w:r>
    </w:p>
    <w:p w14:paraId="7421559C"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8]</w:t>
      </w:r>
      <w:r w:rsidRPr="007151C0">
        <w:rPr>
          <w:rFonts w:ascii="Garamond" w:hAnsi="Garamond" w:cs="Times New Roman"/>
          <w:noProof/>
        </w:rPr>
        <w:tab/>
        <w:t>Hwangbo, D.S., Gershman, B., Tu, M.-P., Palmer, M., Tatar, M., 2004. Drosophila dFOXO controls lifespan and regulates insulin signalling in brain and fat body. Nature 429(6991): 562–6, Doi: 10.1038/nature03446.</w:t>
      </w:r>
    </w:p>
    <w:p w14:paraId="3DDE2819"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9]</w:t>
      </w:r>
      <w:r w:rsidRPr="007151C0">
        <w:rPr>
          <w:rFonts w:ascii="Garamond" w:hAnsi="Garamond" w:cs="Times New Roman"/>
          <w:noProof/>
        </w:rPr>
        <w:tab/>
        <w:t>Milan, G., Romanello, V., Pescatore, F., Armani, A., Paik, J.-H., Frasson, L., et al., 2015. Regulation of autophagy and the ubiquitin-proteasome system by the FoxO transcriptional network during muscle atrophy. Nature Communications 6: 6670, Doi: 10.1038/ncomms7670.</w:t>
      </w:r>
    </w:p>
    <w:p w14:paraId="0EB52C9D"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70]</w:t>
      </w:r>
      <w:r w:rsidRPr="007151C0">
        <w:rPr>
          <w:rFonts w:ascii="Garamond" w:hAnsi="Garamond" w:cs="Times New Roman"/>
          <w:noProof/>
        </w:rPr>
        <w:tab/>
        <w:t>Liu, D., Bordicchia, M., Zhang, C., Fang, H., Wei, W., Li, J.-L.L., et al., 2016. Activation of mTORC1 is essential for β-adrenergic stimulation of adipose browning. Journal of Clinical Investigation 1(5): 1–13, Doi: 10.1172/JCI83532.</w:t>
      </w:r>
    </w:p>
    <w:p w14:paraId="577D3B3B"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71]</w:t>
      </w:r>
      <w:r w:rsidRPr="007151C0">
        <w:rPr>
          <w:rFonts w:ascii="Garamond" w:hAnsi="Garamond" w:cs="Times New Roman"/>
          <w:noProof/>
        </w:rPr>
        <w:tab/>
        <w:t>Tran, C.M., Mukherjee, S., Ye, L., Frederick, D.W., Kissig, M., Davis, J.G., et al., 2016. Rapamycin blocks induction of the thermogenic program in white adipose tissue. Diabetes 65(April 2015): 1–35, Doi: 10.2337/db15-0502.</w:t>
      </w:r>
    </w:p>
    <w:p w14:paraId="7A56291C"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72]</w:t>
      </w:r>
      <w:r w:rsidRPr="007151C0">
        <w:rPr>
          <w:rFonts w:ascii="Garamond" w:hAnsi="Garamond" w:cs="Times New Roman"/>
          <w:noProof/>
        </w:rPr>
        <w:tab/>
        <w:t>Iadevaia, V., Huo, Y., Zhang, Z., Foster, L.J., Proud, C.G., 2012. Roles of the mammalian target of rapamycin, mTOR, in controlling ribosome biogenesis and protein synthesis: Figure 1. Biochemical Society Transactions 40(1): 168–72, Doi: 10.1042/BST20110682.</w:t>
      </w:r>
    </w:p>
    <w:p w14:paraId="56741FD7"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73]</w:t>
      </w:r>
      <w:r w:rsidRPr="007151C0">
        <w:rPr>
          <w:rFonts w:ascii="Garamond" w:hAnsi="Garamond" w:cs="Times New Roman"/>
          <w:noProof/>
        </w:rPr>
        <w:tab/>
        <w:t>Lu, B., Bridges, D., Yang, Y., Fisher, K., Cheng, A., Chang, L., et al., 2014. Metabolic crosstalk: molecular links between glycogen and lipid metabolism in obesity. Diabetes 63(9): 2935–48, Doi: 10.2337/db13-1531.</w:t>
      </w:r>
    </w:p>
    <w:p w14:paraId="3FF660EF"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74]</w:t>
      </w:r>
      <w:r w:rsidRPr="007151C0">
        <w:rPr>
          <w:rFonts w:ascii="Garamond" w:hAnsi="Garamond" w:cs="Times New Roman"/>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69F184E4"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75]</w:t>
      </w:r>
      <w:r w:rsidRPr="007151C0">
        <w:rPr>
          <w:rFonts w:ascii="Garamond" w:hAnsi="Garamond" w:cs="Times New Roman"/>
          <w:noProof/>
        </w:rPr>
        <w:tab/>
        <w:t>Kim, K.H., Jeong, Y.T., Oh, H., Kim, S.H., Cho, J.M., Kim, Y.-N., et al., 2012. Autophagy deficiency leads to protection from obesity and insulin resistance by inducing Fgf21 as a mitokine. Nature Medicine, Doi: 10.1038/nm.3014.</w:t>
      </w:r>
    </w:p>
    <w:p w14:paraId="71841763"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76]</w:t>
      </w:r>
      <w:r w:rsidRPr="007151C0">
        <w:rPr>
          <w:rFonts w:ascii="Garamond" w:hAnsi="Garamond" w:cs="Times New Roman"/>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738214C4"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77]</w:t>
      </w:r>
      <w:r w:rsidRPr="007151C0">
        <w:rPr>
          <w:rFonts w:ascii="Garamond" w:hAnsi="Garamond" w:cs="Times New Roman"/>
          <w:noProof/>
        </w:rPr>
        <w:tab/>
        <w:t xml:space="preserve">Garcia-Roves, P., Huss, J.M., Han, D.-H., Hancock, C.R., Iglesias-Gutierrez, E., Chen, M., et al., 2007. Raising plasma fatty acid concentration induces increased </w:t>
      </w:r>
      <w:r w:rsidRPr="007151C0">
        <w:rPr>
          <w:rFonts w:ascii="Garamond" w:hAnsi="Garamond" w:cs="Times New Roman"/>
          <w:noProof/>
        </w:rPr>
        <w:lastRenderedPageBreak/>
        <w:t>biogenesis of mitochondria in skeletal muscle. Proceedings of the National Academy of Sciences of the United States of America 104(25): 10709–13, Doi: 10.1073/pnas.0704024104.</w:t>
      </w:r>
    </w:p>
    <w:p w14:paraId="6063A14E" w14:textId="77777777" w:rsidR="007151C0" w:rsidRPr="007151C0" w:rsidRDefault="007151C0" w:rsidP="007151C0">
      <w:pPr>
        <w:widowControl w:val="0"/>
        <w:autoSpaceDE w:val="0"/>
        <w:autoSpaceDN w:val="0"/>
        <w:adjustRightInd w:val="0"/>
        <w:spacing w:before="100" w:after="100"/>
        <w:ind w:left="640" w:hanging="640"/>
        <w:rPr>
          <w:rFonts w:ascii="Garamond" w:hAnsi="Garamond"/>
          <w:noProof/>
        </w:rPr>
      </w:pPr>
      <w:r w:rsidRPr="007151C0">
        <w:rPr>
          <w:rFonts w:ascii="Garamond" w:hAnsi="Garamond" w:cs="Times New Roman"/>
          <w:noProof/>
        </w:rPr>
        <w:t>[78]</w:t>
      </w:r>
      <w:r w:rsidRPr="007151C0">
        <w:rPr>
          <w:rFonts w:ascii="Garamond" w:hAnsi="Garamond" w:cs="Times New Roman"/>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22D37FF9" w14:textId="06444CA6" w:rsidR="00871236" w:rsidRPr="005149B5" w:rsidRDefault="00871236" w:rsidP="007151C0">
      <w:pPr>
        <w:widowControl w:val="0"/>
        <w:autoSpaceDE w:val="0"/>
        <w:autoSpaceDN w:val="0"/>
        <w:adjustRightInd w:val="0"/>
        <w:spacing w:before="100" w:after="100"/>
        <w:ind w:left="640" w:hanging="640"/>
      </w:pPr>
      <w:r w:rsidRPr="005149B5">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rsidRPr="005149B5">
        <w:br w:type="page"/>
      </w:r>
    </w:p>
    <w:p w14:paraId="64187F46" w14:textId="314DC381" w:rsidR="007B624A" w:rsidRDefault="007B624A" w:rsidP="007B624A">
      <w:pPr>
        <w:pStyle w:val="Heading1"/>
      </w:pPr>
      <w:r>
        <w:lastRenderedPageBreak/>
        <w:t>Figure Legends</w:t>
      </w:r>
    </w:p>
    <w:p w14:paraId="20D3EB6D" w14:textId="77777777" w:rsidR="003E7617" w:rsidRDefault="003E7617" w:rsidP="003E7617"/>
    <w:p w14:paraId="27EFDFE2" w14:textId="73BD3E90" w:rsidR="003E7617" w:rsidRPr="001632AB" w:rsidRDefault="003E7617" w:rsidP="003E7617">
      <w:commentRangeStart w:id="251"/>
      <w:r w:rsidRPr="00C10DEF">
        <w:rPr>
          <w:b/>
        </w:rPr>
        <w:t xml:space="preserve">Figure 1: </w:t>
      </w:r>
      <w:r w:rsidR="006D6803">
        <w:rPr>
          <w:b/>
        </w:rPr>
        <w:t xml:space="preserve">mTORC1 </w:t>
      </w:r>
      <w:r w:rsidR="00F200DF">
        <w:rPr>
          <w:b/>
        </w:rPr>
        <w:t>regulates energy expenditure.</w:t>
      </w:r>
      <w:commentRangeEnd w:id="251"/>
      <w:r w:rsidR="008F7204">
        <w:rPr>
          <w:rStyle w:val="CommentReference"/>
        </w:rPr>
        <w:commentReference w:id="251"/>
      </w:r>
      <w:r w:rsidR="001632AB">
        <w:rPr>
          <w:b/>
        </w:rPr>
        <w:t xml:space="preserve">  </w:t>
      </w:r>
      <w:r w:rsidR="001632AB">
        <w:t xml:space="preserve">A) Schematic of rapamycin/high fat diet experiments, with effects on B) energy expenditure and C) ambulatory activity.  Muscle </w:t>
      </w:r>
      <w:r w:rsidR="001632AB">
        <w:rPr>
          <w:i/>
        </w:rPr>
        <w:t>Tsc1</w:t>
      </w:r>
      <w:r w:rsidR="001632AB">
        <w:t xml:space="preserve"> knockout at 70 days of age mice are evaluated by indirect calorimetry for heat production (D), ambulatory activity (E), respiratory exchange ratio (F).  G) </w:t>
      </w:r>
      <w:commentRangeStart w:id="252"/>
      <w:r w:rsidR="001632AB">
        <w:t>Food intake for mice on a NCD or HFD.</w:t>
      </w:r>
      <w:commentRangeEnd w:id="252"/>
      <w:r w:rsidR="001632AB">
        <w:rPr>
          <w:rStyle w:val="CommentReference"/>
        </w:rPr>
        <w:commentReference w:id="252"/>
      </w:r>
    </w:p>
    <w:p w14:paraId="41AFEE05" w14:textId="77777777" w:rsidR="000711BE" w:rsidRDefault="000711BE" w:rsidP="003E7617"/>
    <w:p w14:paraId="77F02DE0" w14:textId="7B79C4B1" w:rsidR="00DB6758" w:rsidRPr="007C4F6A" w:rsidRDefault="003E7617" w:rsidP="00DB6758">
      <w:r w:rsidRPr="00C10DEF">
        <w:rPr>
          <w:b/>
        </w:rPr>
        <w:t xml:space="preserve">Figure 2: </w:t>
      </w:r>
      <w:r w:rsidR="00DB6758">
        <w:rPr>
          <w:b/>
        </w:rPr>
        <w:t>Reduced age-associated weight gain in muscle</w:t>
      </w:r>
      <w:r w:rsidR="00776A6D">
        <w:rPr>
          <w:b/>
        </w:rPr>
        <w:t xml:space="preserve"> </w:t>
      </w:r>
      <w:r w:rsidR="00776A6D">
        <w:rPr>
          <w:b/>
          <w:i/>
        </w:rPr>
        <w:t>Tsc1</w:t>
      </w:r>
      <w:r w:rsidR="00776A6D">
        <w:rPr>
          <w:b/>
        </w:rPr>
        <w:t xml:space="preserve"> knockout mice</w:t>
      </w:r>
      <w:r w:rsidR="00DF797E">
        <w:rPr>
          <w:b/>
        </w:rPr>
        <w:t xml:space="preserve">.  </w:t>
      </w:r>
      <w:r w:rsidR="00DB6758">
        <w:t>A</w:t>
      </w:r>
      <w:r w:rsidR="00DF797E">
        <w:t xml:space="preserve">) Fat and </w:t>
      </w:r>
      <w:r w:rsidR="00DB6758">
        <w:t>B</w:t>
      </w:r>
      <w:r w:rsidR="00DF797E">
        <w:t xml:space="preserve">) Fat-Free mass of </w:t>
      </w:r>
      <w:r w:rsidR="00DB6758">
        <w:t xml:space="preserve">male </w:t>
      </w:r>
      <w:r w:rsidR="00DF797E">
        <w:t xml:space="preserve">animals </w:t>
      </w:r>
      <w:r w:rsidR="00DB6758">
        <w:t>from birth followed for 28 weeks.  C) Inguinal and gonadal fat pad weights</w:t>
      </w:r>
      <w:r w:rsidR="00B509CA">
        <w:t>.</w:t>
      </w:r>
      <w:r w:rsidR="00DB6758">
        <w:t xml:space="preserve">  Statistical significance (n=7 and 25) is denoted by asterisks which indicate p&lt;0.05 based on</w:t>
      </w:r>
      <w:r w:rsidR="0029157D">
        <w:t xml:space="preserve"> a</w:t>
      </w:r>
      <w:r w:rsidR="00DB6758">
        <w:t xml:space="preserve"> </w:t>
      </w:r>
      <w:r w:rsidR="00DB6758">
        <w:rPr>
          <w:rFonts w:ascii="Cambria" w:hAnsi="Cambria"/>
        </w:rPr>
        <w:t>χ</w:t>
      </w:r>
      <w:r w:rsidR="00DB6758" w:rsidRPr="000711BE">
        <w:rPr>
          <w:vertAlign w:val="superscript"/>
        </w:rPr>
        <w:t>2</w:t>
      </w:r>
      <w:r w:rsidR="00DB6758">
        <w:rPr>
          <w:vertAlign w:val="superscript"/>
        </w:rPr>
        <w:t xml:space="preserve"> </w:t>
      </w:r>
      <w:r w:rsidR="00DB6758">
        <w:t xml:space="preserve">test (A) or </w:t>
      </w:r>
      <w:r w:rsidR="004744F3">
        <w:t>Mann-Whitney</w:t>
      </w:r>
      <w:r w:rsidR="00DB6758">
        <w:t xml:space="preserve"> test (C</w:t>
      </w:r>
      <w:r w:rsidR="004744F3">
        <w:t>, due to lack of normality</w:t>
      </w:r>
      <w:r w:rsidR="00DB6758">
        <w:t>).</w:t>
      </w:r>
    </w:p>
    <w:p w14:paraId="005623F2" w14:textId="61963AB1" w:rsidR="0045067A" w:rsidRPr="00DF797E" w:rsidRDefault="0045067A" w:rsidP="003E7617"/>
    <w:p w14:paraId="18A68E2A" w14:textId="77777777" w:rsidR="00C10DEF" w:rsidRPr="00C10DEF" w:rsidRDefault="00C10DEF" w:rsidP="003E7617">
      <w:pPr>
        <w:rPr>
          <w:b/>
        </w:rPr>
      </w:pPr>
    </w:p>
    <w:p w14:paraId="67DA0AA0" w14:textId="442A8E04" w:rsidR="005008B3" w:rsidRPr="00BC2B3A" w:rsidRDefault="005008B3" w:rsidP="003E7617">
      <w:r w:rsidRPr="00C10DEF">
        <w:rPr>
          <w:b/>
        </w:rPr>
        <w:t xml:space="preserve">Figure 3: </w:t>
      </w:r>
      <w:r w:rsidR="005B6033">
        <w:rPr>
          <w:b/>
        </w:rPr>
        <w:t xml:space="preserve">Muscle </w:t>
      </w:r>
      <w:r w:rsidR="005B6033" w:rsidRPr="005B6033">
        <w:rPr>
          <w:b/>
          <w:i/>
        </w:rPr>
        <w:t>Tsc1</w:t>
      </w:r>
      <w:r w:rsidR="005B6033">
        <w:rPr>
          <w:b/>
        </w:rPr>
        <w:t xml:space="preserve"> Knockout mice are resistant to diet-induced obesity and insulin resistance. </w:t>
      </w:r>
      <w:r w:rsidR="005B6033">
        <w:t>C) Fat pad weights at sacrifice.</w:t>
      </w:r>
      <w:r w:rsidR="00901963">
        <w:t xml:space="preserve">  Statistical significance (p&lt;0.05, n=5/7) was determined via a </w:t>
      </w:r>
      <w:r w:rsidR="005B6033">
        <w:t xml:space="preserve">Welch’s </w:t>
      </w:r>
      <w:r w:rsidR="005B6033">
        <w:rPr>
          <w:i/>
        </w:rPr>
        <w:t>t</w:t>
      </w:r>
      <w:r w:rsidR="00901963">
        <w:t xml:space="preserve"> test </w:t>
      </w:r>
      <w:r w:rsidR="005B6033">
        <w:t xml:space="preserve"> (C, males), a Mann-Whitney </w:t>
      </w:r>
      <w:r w:rsidR="00901963">
        <w:t>(C</w:t>
      </w:r>
      <w:r w:rsidR="005B6033">
        <w:t>, females, due to lack of normality).</w:t>
      </w:r>
    </w:p>
    <w:p w14:paraId="78490DD6" w14:textId="1867AE88" w:rsidR="00B4522B" w:rsidRDefault="00B4522B" w:rsidP="003E7617"/>
    <w:p w14:paraId="5C9F6721" w14:textId="74F596C5" w:rsidR="006821D8" w:rsidRDefault="006821D8" w:rsidP="003E7617">
      <w:r w:rsidRPr="007307B3">
        <w:rPr>
          <w:b/>
        </w:rPr>
        <w:t xml:space="preserve">Figure 4: Transcriptional </w:t>
      </w:r>
      <w:r w:rsidR="005F6EBE">
        <w:rPr>
          <w:b/>
        </w:rPr>
        <w:t xml:space="preserve">and structural </w:t>
      </w:r>
      <w:r w:rsidRPr="007307B3">
        <w:rPr>
          <w:b/>
        </w:rPr>
        <w:t xml:space="preserve">changes </w:t>
      </w:r>
      <w:r w:rsidR="007307B3" w:rsidRPr="007307B3">
        <w:rPr>
          <w:b/>
        </w:rPr>
        <w:t xml:space="preserve">in </w:t>
      </w:r>
      <w:r w:rsidR="007307B3" w:rsidRPr="007307B3">
        <w:rPr>
          <w:b/>
          <w:i/>
        </w:rPr>
        <w:t xml:space="preserve">Tsc1 </w:t>
      </w:r>
      <w:r w:rsidR="007307B3" w:rsidRPr="007307B3">
        <w:rPr>
          <w:b/>
        </w:rPr>
        <w:t>knockout muscles.</w:t>
      </w:r>
      <w:r w:rsidR="007307B3">
        <w:rPr>
          <w:b/>
        </w:rPr>
        <w:t xml:space="preserve">  </w:t>
      </w:r>
      <w:r w:rsidR="007307B3">
        <w:t>A</w:t>
      </w:r>
      <w:r w:rsidR="005F6EBE">
        <w:t>) Expression of A) Amino Acid Transporters B) Fatty Acid Transporters from RNAseq data.  Markers of oxidative and non-oxidative muscles (C) and sections from quadriceps stained with NADH/NBT (D).  Darker staining indicates oxidative fibers.  E) mRNA and F) protein levels of Sarcolipin from quadriceps muscles.  Asterisks indicates adjusted p value of &lt;0.05.</w:t>
      </w:r>
    </w:p>
    <w:p w14:paraId="103E075B" w14:textId="7EFE5D24" w:rsidR="005F6EBE" w:rsidRDefault="005F6EBE" w:rsidP="003E7617"/>
    <w:p w14:paraId="7F483492" w14:textId="379C8F3F" w:rsidR="00B558A8" w:rsidRPr="00B558A8" w:rsidRDefault="00B558A8" w:rsidP="003E7617">
      <w:pPr>
        <w:rPr>
          <w:b/>
        </w:rPr>
      </w:pPr>
      <w:r w:rsidRPr="00B558A8">
        <w:rPr>
          <w:b/>
        </w:rPr>
        <w:t xml:space="preserve">Figure 5: Survival curve of male muscle </w:t>
      </w:r>
      <w:r w:rsidRPr="00B558A8">
        <w:rPr>
          <w:b/>
          <w:i/>
        </w:rPr>
        <w:t>Tsc1</w:t>
      </w:r>
      <w:r w:rsidRPr="00B558A8">
        <w:rPr>
          <w:b/>
        </w:rPr>
        <w:t xml:space="preserve"> knockout mice on a normal chow diet.</w:t>
      </w:r>
      <w:r>
        <w:rPr>
          <w:b/>
        </w:rPr>
        <w:t xml:space="preserve">  </w:t>
      </w:r>
      <w:r w:rsidRPr="00B558A8">
        <w:t>Dotted lines indicate age at which 50% of animals died.</w:t>
      </w:r>
    </w:p>
    <w:p w14:paraId="204F8236" w14:textId="77777777" w:rsidR="005F6EBE" w:rsidRPr="007307B3" w:rsidRDefault="005F6EBE" w:rsidP="003E7617"/>
    <w:p w14:paraId="25A4D476" w14:textId="166E6EE7" w:rsidR="00B4522B" w:rsidRDefault="00B4522B" w:rsidP="00A40A23">
      <w:pPr>
        <w:pStyle w:val="Heading1"/>
      </w:pPr>
      <w:r>
        <w:t>Supplementary Figure Legends</w:t>
      </w:r>
    </w:p>
    <w:p w14:paraId="0128D48A" w14:textId="77777777" w:rsidR="00B4522B" w:rsidRDefault="00B4522B" w:rsidP="003E7617"/>
    <w:p w14:paraId="4FA9BB7D" w14:textId="28FAD026" w:rsidR="00A01F29" w:rsidRDefault="00A01F29" w:rsidP="003E7617">
      <w:r w:rsidRPr="00A01F29">
        <w:rPr>
          <w:b/>
        </w:rPr>
        <w:t xml:space="preserve">Supplementary Table 1: Gene expression differences in muscle </w:t>
      </w:r>
      <w:r w:rsidRPr="00A01F29">
        <w:rPr>
          <w:b/>
          <w:i/>
        </w:rPr>
        <w:t xml:space="preserve">Tsc1 </w:t>
      </w:r>
      <w:r w:rsidRPr="00A01F29">
        <w:rPr>
          <w:b/>
        </w:rPr>
        <w:t xml:space="preserve">knockout quadriceps.  </w:t>
      </w:r>
      <w:r w:rsidR="00406E98">
        <w:t>Full results of differential expression analysis.</w:t>
      </w:r>
    </w:p>
    <w:p w14:paraId="39100E02" w14:textId="37F63227" w:rsidR="00406E98" w:rsidRDefault="00406E98" w:rsidP="003E7617"/>
    <w:p w14:paraId="3C0AE787" w14:textId="5440931C" w:rsidR="00406E98" w:rsidRDefault="00406E98" w:rsidP="00406E98">
      <w:r w:rsidRPr="00A01F29">
        <w:rPr>
          <w:b/>
        </w:rPr>
        <w:t xml:space="preserve">Supplementary Table </w:t>
      </w:r>
      <w:r>
        <w:rPr>
          <w:b/>
        </w:rPr>
        <w:t>2</w:t>
      </w:r>
      <w:r w:rsidRPr="00A01F29">
        <w:rPr>
          <w:b/>
        </w:rPr>
        <w:t xml:space="preserve">: </w:t>
      </w:r>
      <w:r>
        <w:rPr>
          <w:b/>
        </w:rPr>
        <w:t xml:space="preserve">Gene set enrichment analysis of </w:t>
      </w:r>
      <w:r>
        <w:rPr>
          <w:b/>
          <w:i/>
        </w:rPr>
        <w:t>Tsc1</w:t>
      </w:r>
      <w:r>
        <w:rPr>
          <w:b/>
        </w:rPr>
        <w:t xml:space="preserve"> knockout quadriceps</w:t>
      </w:r>
      <w:r w:rsidRPr="00A01F29">
        <w:rPr>
          <w:b/>
        </w:rPr>
        <w:t xml:space="preserve">.  </w:t>
      </w:r>
      <w:r>
        <w:t xml:space="preserve">All pathways that met an adjusted p-value of 0.25 are </w:t>
      </w:r>
      <w:r w:rsidR="001174FB">
        <w:t>shown.  NES (net enrichment score) indicates pathway effect size with positive numbers indicating positive enrichment of this gene set in these data.  Gene details are the genes which drove this positive or negative association.</w:t>
      </w:r>
      <w:r w:rsidR="00D4462C">
        <w:t xml:space="preserve">  Both nominal (NOM) and FDR adjusted (FDR) p/q values are shown.</w:t>
      </w:r>
    </w:p>
    <w:p w14:paraId="7AEECA52" w14:textId="77777777" w:rsidR="00406E98" w:rsidRPr="00406E98" w:rsidRDefault="00406E98" w:rsidP="003E7617"/>
    <w:sectPr w:rsidR="00406E98" w:rsidRPr="00406E98" w:rsidSect="00A34EF3">
      <w:footerReference w:type="even" r:id="rId11"/>
      <w:footerReference w:type="default" r:id="rId12"/>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ve Bridges" w:date="2016-06-15T09:17:00Z" w:initials="DB">
    <w:p w14:paraId="5E63C8D1" w14:textId="60FA3721" w:rsidR="006F76FF" w:rsidRDefault="006F76FF">
      <w:pPr>
        <w:pStyle w:val="CommentText"/>
      </w:pPr>
      <w:r>
        <w:rPr>
          <w:rStyle w:val="CommentReference"/>
        </w:rPr>
        <w:annotationRef/>
      </w:r>
      <w:r>
        <w:t>Potential reviewers:</w:t>
      </w:r>
      <w:r>
        <w:br/>
        <w:t>Leslie Kozak</w:t>
      </w:r>
    </w:p>
    <w:p w14:paraId="655AA1B3" w14:textId="7C7988D3" w:rsidR="006F76FF" w:rsidRDefault="006F76FF">
      <w:pPr>
        <w:pStyle w:val="CommentText"/>
      </w:pPr>
      <w:r>
        <w:t>Muthu Periasamy</w:t>
      </w:r>
    </w:p>
    <w:p w14:paraId="7A21C46D" w14:textId="03637713" w:rsidR="006F76FF" w:rsidRDefault="006F76FF">
      <w:pPr>
        <w:pStyle w:val="CommentText"/>
      </w:pPr>
      <w:r>
        <w:t>David Guertin</w:t>
      </w:r>
    </w:p>
    <w:p w14:paraId="5D82F0F9" w14:textId="1CD36490" w:rsidR="006F76FF" w:rsidRDefault="006F76FF">
      <w:pPr>
        <w:pStyle w:val="CommentText"/>
      </w:pPr>
      <w:r>
        <w:t>Michael Hall</w:t>
      </w:r>
    </w:p>
    <w:p w14:paraId="19DBB59F" w14:textId="5E88A870" w:rsidR="006F76FF" w:rsidRDefault="006F76FF">
      <w:pPr>
        <w:pStyle w:val="CommentText"/>
      </w:pPr>
      <w:r>
        <w:t>Markus Ruegg</w:t>
      </w:r>
    </w:p>
    <w:p w14:paraId="74C5ACF2" w14:textId="77777777" w:rsidR="006F76FF" w:rsidRDefault="006F76FF">
      <w:pPr>
        <w:pStyle w:val="CommentText"/>
      </w:pPr>
    </w:p>
  </w:comment>
  <w:comment w:id="1" w:author="Dave Bridges" w:date="2018-08-15T13:05:00Z" w:initials="DB">
    <w:p w14:paraId="7A793280" w14:textId="2EF25560" w:rsidR="006F76FF" w:rsidRDefault="006F76FF">
      <w:pPr>
        <w:pStyle w:val="CommentText"/>
      </w:pPr>
      <w:r>
        <w:rPr>
          <w:rStyle w:val="CommentReference"/>
        </w:rPr>
        <w:annotationRef/>
      </w:r>
      <w:r>
        <w:t>DS: Do you want to use a middle initial?</w:t>
      </w:r>
    </w:p>
  </w:comment>
  <w:comment w:id="2" w:author="Dave Bridges" w:date="2019-03-04T14:11:00Z" w:initials="DB">
    <w:p w14:paraId="70A1AC74" w14:textId="6440C48B" w:rsidR="006F76FF" w:rsidRDefault="006F76FF">
      <w:pPr>
        <w:pStyle w:val="CommentText"/>
      </w:pPr>
      <w:r>
        <w:rPr>
          <w:rStyle w:val="CommentReference"/>
        </w:rPr>
        <w:annotationRef/>
      </w:r>
      <w:r>
        <w:t>EJS can you write this</w:t>
      </w:r>
    </w:p>
  </w:comment>
  <w:comment w:id="5" w:author="Microsoft Office User" w:date="2019-03-08T14:24:00Z" w:initials="Office">
    <w:p w14:paraId="32BB8A37" w14:textId="14A9FB3C" w:rsidR="006F76FF" w:rsidRDefault="006F76FF">
      <w:pPr>
        <w:pStyle w:val="CommentText"/>
      </w:pPr>
      <w:r>
        <w:rPr>
          <w:rStyle w:val="CommentReference"/>
        </w:rPr>
        <w:annotationRef/>
      </w:r>
      <w:r>
        <w:t>This sentence seems kind of redundant since you’ve already stated the mechanisms aren’t known. ES</w:t>
      </w:r>
    </w:p>
  </w:comment>
  <w:comment w:id="18" w:author="Dave Bridges" w:date="2016-10-25T19:52:00Z" w:initials="DB">
    <w:p w14:paraId="67942093" w14:textId="77777777" w:rsidR="006F76FF" w:rsidRDefault="006F76FF" w:rsidP="004E21CF">
      <w:pPr>
        <w:pStyle w:val="CommentText"/>
      </w:pPr>
      <w:r>
        <w:rPr>
          <w:rStyle w:val="CommentReference"/>
        </w:rPr>
        <w:annotationRef/>
      </w:r>
      <w:r>
        <w:t>Dave: check that these are all longitudinal studies</w:t>
      </w:r>
    </w:p>
  </w:comment>
  <w:comment w:id="19" w:author="Dave Bridges" w:date="2018-01-04T14:48:00Z" w:initials="DB">
    <w:p w14:paraId="38B28BF5" w14:textId="77777777" w:rsidR="006F76FF" w:rsidRDefault="006F76FF" w:rsidP="004E21CF">
      <w:pPr>
        <w:pStyle w:val="CommentText"/>
      </w:pPr>
      <w:r>
        <w:rPr>
          <w:rStyle w:val="CommentReference"/>
        </w:rPr>
        <w:annotationRef/>
      </w:r>
      <w:r>
        <w:t>Make a point to say how Tsc deletion results in mTORC1 gain of function</w:t>
      </w:r>
    </w:p>
  </w:comment>
  <w:comment w:id="26" w:author="Microsoft Office User" w:date="2019-03-08T14:28:00Z" w:initials="Office">
    <w:p w14:paraId="3B86FE88" w14:textId="7D0BA9E1" w:rsidR="006F76FF" w:rsidRDefault="006F76FF">
      <w:pPr>
        <w:pStyle w:val="CommentText"/>
      </w:pPr>
      <w:r>
        <w:rPr>
          <w:rStyle w:val="CommentReference"/>
        </w:rPr>
        <w:annotationRef/>
      </w:r>
      <w:r>
        <w:t xml:space="preserve">Thought it might be good to include something about how there is a fiber type switch and increased mTORC1 activity in human muscle with aging. I am not sure how to edit the reference library via github, so I typed in the refs for now. ES  </w:t>
      </w:r>
    </w:p>
  </w:comment>
  <w:comment w:id="34" w:author="Dave Bridges" w:date="2015-09-11T08:32:00Z" w:initials="DB">
    <w:p w14:paraId="780C7A5B" w14:textId="4D228BDB" w:rsidR="006F76FF" w:rsidRDefault="006F76FF">
      <w:pPr>
        <w:pStyle w:val="CommentText"/>
      </w:pPr>
      <w:r>
        <w:rPr>
          <w:rStyle w:val="CommentReference"/>
        </w:rPr>
        <w:annotationRef/>
      </w:r>
      <w:r>
        <w:t>JeAnna can you find out the stock number for the normal chow diets</w:t>
      </w:r>
    </w:p>
  </w:comment>
  <w:comment w:id="41" w:author="Dave Bridges" w:date="2015-11-04T11:16:00Z" w:initials="DB">
    <w:p w14:paraId="515A300A" w14:textId="77777777" w:rsidR="006F76FF" w:rsidRDefault="006F76FF" w:rsidP="00AC7808">
      <w:pPr>
        <w:pStyle w:val="CommentText"/>
      </w:pPr>
      <w:r>
        <w:rPr>
          <w:rStyle w:val="CommentReference"/>
        </w:rPr>
        <w:annotationRef/>
      </w:r>
      <w:r>
        <w:t>Check this</w:t>
      </w:r>
    </w:p>
  </w:comment>
  <w:comment w:id="42" w:author="Microsoft Office User" w:date="2019-03-08T14:37:00Z" w:initials="Office">
    <w:p w14:paraId="710489AD" w14:textId="7D75361D" w:rsidR="006F76FF" w:rsidRDefault="006F76FF">
      <w:pPr>
        <w:pStyle w:val="CommentText"/>
      </w:pPr>
      <w:r>
        <w:rPr>
          <w:rStyle w:val="CommentReference"/>
        </w:rPr>
        <w:annotationRef/>
      </w:r>
      <w:r>
        <w:t>Do you need to say how they were euthanized? This might be journal- specific, but I personally appreciate when an author includes this information. ES</w:t>
      </w:r>
    </w:p>
    <w:p w14:paraId="34DCF49B" w14:textId="77777777" w:rsidR="006F76FF" w:rsidRDefault="006F76FF">
      <w:pPr>
        <w:pStyle w:val="CommentText"/>
      </w:pPr>
    </w:p>
  </w:comment>
  <w:comment w:id="57" w:author="Dave Bridges" w:date="2019-03-01T12:49:00Z" w:initials="DB">
    <w:p w14:paraId="1CCD1F8A" w14:textId="6AE1A8C0" w:rsidR="006F76FF" w:rsidRDefault="006F76FF">
      <w:pPr>
        <w:pStyle w:val="CommentText"/>
      </w:pPr>
      <w:r>
        <w:rPr>
          <w:rStyle w:val="CommentReference"/>
        </w:rPr>
        <w:annotationRef/>
      </w:r>
      <w:r>
        <w:t>Erin please write this section for the ITT’s on the HFD mice (what ages, what does of insulin, how long were they fasted).</w:t>
      </w:r>
    </w:p>
  </w:comment>
  <w:comment w:id="58" w:author="Microsoft Office User" w:date="2019-03-08T15:23:00Z" w:initials="Office">
    <w:p w14:paraId="210790D4" w14:textId="18BF1813" w:rsidR="006F76FF" w:rsidRDefault="006F76FF">
      <w:pPr>
        <w:pStyle w:val="CommentText"/>
      </w:pPr>
      <w:r>
        <w:rPr>
          <w:rStyle w:val="CommentReference"/>
        </w:rPr>
        <w:annotationRef/>
      </w:r>
      <w:r>
        <w:t>Dave, do you think we need to calculate/include the AUC for the insulin curves? ES</w:t>
      </w:r>
    </w:p>
  </w:comment>
  <w:comment w:id="158" w:author="Microsoft Office User" w:date="2019-03-08T15:48:00Z" w:initials="Office">
    <w:p w14:paraId="6635F9F9" w14:textId="60AF204A" w:rsidR="006F76FF" w:rsidRDefault="006F76FF">
      <w:pPr>
        <w:pStyle w:val="CommentText"/>
      </w:pPr>
      <w:r>
        <w:rPr>
          <w:rStyle w:val="CommentReference"/>
        </w:rPr>
        <w:annotationRef/>
      </w:r>
      <w:r>
        <w:t xml:space="preserve">Dave, I would present these results figures a bit differently. First, the column graphs in 1B depict VO2 (Side note: the units aren’t normalized to lean mass- is this accurate? The text here says they were normalized to lean, so I wanted to double check), whereas the line graph in 1D shows EE as Heat. I personally prefer to report anything I’m calling EE as heat across the board, to keep things consistent. I also prefer to show the regression curves with individual data points for both VO2 and VCO2, rather than presenting a column graph, since I think it is more informative. This is personal preference though. Mostly it just seems a bit weird that you would graph one set of mice one way (VO2 in columns) and another set of mice differently (EE as a line graph). </w:t>
      </w:r>
      <w:r w:rsidR="00285248">
        <w:t>ES</w:t>
      </w:r>
    </w:p>
  </w:comment>
  <w:comment w:id="182" w:author="Dave Bridges" w:date="2015-12-18T16:04:00Z" w:initials="DB">
    <w:p w14:paraId="035440B0" w14:textId="479E538E" w:rsidR="006F76FF" w:rsidRDefault="006F76FF">
      <w:pPr>
        <w:pStyle w:val="CommentText"/>
      </w:pPr>
      <w:r>
        <w:rPr>
          <w:rStyle w:val="CommentReference"/>
        </w:rPr>
        <w:annotationRef/>
      </w:r>
      <w:r>
        <w:t>Erin, please update this to reflect the timing of the rapamycin/CLAMS experiment</w:t>
      </w:r>
    </w:p>
  </w:comment>
  <w:comment w:id="188" w:author="Dave Bridges" w:date="2019-03-04T10:18:00Z" w:initials="DB">
    <w:p w14:paraId="695813AD" w14:textId="7FD12BA0" w:rsidR="006F76FF" w:rsidRDefault="006F76FF">
      <w:pPr>
        <w:pStyle w:val="CommentText"/>
      </w:pPr>
      <w:r>
        <w:rPr>
          <w:rStyle w:val="CommentReference"/>
        </w:rPr>
        <w:annotationRef/>
      </w:r>
      <w:r>
        <w:t>Update with antibodies and RRIDs</w:t>
      </w:r>
    </w:p>
  </w:comment>
  <w:comment w:id="190" w:author="Dave Bridges" w:date="2019-03-04T10:30:00Z" w:initials="DB">
    <w:p w14:paraId="1B8ECEAF" w14:textId="460A86D2" w:rsidR="006F76FF" w:rsidRDefault="006F76FF">
      <w:pPr>
        <w:pStyle w:val="CommentText"/>
      </w:pPr>
      <w:r>
        <w:rPr>
          <w:rStyle w:val="CommentReference"/>
        </w:rPr>
        <w:annotationRef/>
      </w:r>
      <w:r>
        <w:t>Quynh please add the accession number for this study</w:t>
      </w:r>
    </w:p>
  </w:comment>
  <w:comment w:id="191" w:author="Dave Bridges" w:date="2016-06-09T17:16:00Z" w:initials="DB">
    <w:p w14:paraId="55D27F74" w14:textId="311898B7" w:rsidR="006F76FF" w:rsidRDefault="006F76FF">
      <w:pPr>
        <w:pStyle w:val="CommentText"/>
      </w:pPr>
      <w:r>
        <w:rPr>
          <w:rStyle w:val="CommentReference"/>
        </w:rPr>
        <w:annotationRef/>
      </w:r>
      <w:r>
        <w:t>EJS please write</w:t>
      </w:r>
    </w:p>
  </w:comment>
  <w:comment w:id="248" w:author="Dave Bridges" w:date="2019-01-30T09:37:00Z" w:initials="DB">
    <w:p w14:paraId="243B2BC8" w14:textId="52B3E612" w:rsidR="006F76FF" w:rsidRDefault="006F76FF">
      <w:pPr>
        <w:pStyle w:val="CommentText"/>
      </w:pPr>
      <w:r>
        <w:rPr>
          <w:rStyle w:val="CommentReference"/>
        </w:rPr>
        <w:annotationRef/>
      </w:r>
      <w:r>
        <w:t>Update this figure</w:t>
      </w:r>
    </w:p>
  </w:comment>
  <w:comment w:id="249" w:author="Dave Bridges" w:date="2019-03-01T14:56:00Z" w:initials="DB">
    <w:p w14:paraId="4DD8205B" w14:textId="5D77B1D9" w:rsidR="006F76FF" w:rsidRDefault="006F76FF">
      <w:pPr>
        <w:pStyle w:val="CommentText"/>
      </w:pPr>
      <w:r>
        <w:rPr>
          <w:rStyle w:val="CommentReference"/>
        </w:rPr>
        <w:annotationRef/>
      </w:r>
      <w:r>
        <w:t>Calculate effect size and p-value</w:t>
      </w:r>
    </w:p>
  </w:comment>
  <w:comment w:id="250" w:author="Dave Bridges" w:date="2015-09-08T08:54:00Z" w:initials="DB">
    <w:p w14:paraId="4C23780D" w14:textId="380AB939" w:rsidR="006F76FF" w:rsidRDefault="006F76FF">
      <w:pPr>
        <w:pStyle w:val="CommentText"/>
      </w:pPr>
      <w:r>
        <w:rPr>
          <w:rStyle w:val="CommentReference"/>
        </w:rPr>
        <w:annotationRef/>
      </w:r>
      <w:r>
        <w:t>ARS, which grant(s) do you want to use here?</w:t>
      </w:r>
    </w:p>
  </w:comment>
  <w:comment w:id="251" w:author="Dave Bridges" w:date="2019-02-28T14:34:00Z" w:initials="DB">
    <w:p w14:paraId="4673376A" w14:textId="6E675161" w:rsidR="006F76FF" w:rsidRDefault="006F76FF">
      <w:pPr>
        <w:pStyle w:val="CommentText"/>
      </w:pPr>
      <w:r>
        <w:rPr>
          <w:rStyle w:val="CommentReference"/>
        </w:rPr>
        <w:annotationRef/>
      </w:r>
      <w:r>
        <w:t>Need to add asterisks</w:t>
      </w:r>
    </w:p>
  </w:comment>
  <w:comment w:id="252" w:author="Dave Bridges" w:date="2019-03-04T14:37:00Z" w:initials="DB">
    <w:p w14:paraId="3E15FFEA" w14:textId="12F8A550" w:rsidR="006F76FF" w:rsidRDefault="006F76FF">
      <w:pPr>
        <w:pStyle w:val="CommentText"/>
      </w:pPr>
      <w:r>
        <w:rPr>
          <w:rStyle w:val="CommentReference"/>
        </w:rPr>
        <w:annotationRef/>
      </w:r>
      <w:r>
        <w:t>Waiting for last two cages, will re-graph D-G without background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C5ACF2" w15:done="0"/>
  <w15:commentEx w15:paraId="7A793280" w15:done="0"/>
  <w15:commentEx w15:paraId="70A1AC74" w15:done="0"/>
  <w15:commentEx w15:paraId="32BB8A37" w15:done="0"/>
  <w15:commentEx w15:paraId="67942093" w15:done="0"/>
  <w15:commentEx w15:paraId="38B28BF5" w15:done="0"/>
  <w15:commentEx w15:paraId="3B86FE88" w15:done="0"/>
  <w15:commentEx w15:paraId="780C7A5B" w15:done="0"/>
  <w15:commentEx w15:paraId="515A300A" w15:done="0"/>
  <w15:commentEx w15:paraId="34DCF49B" w15:done="0"/>
  <w15:commentEx w15:paraId="1CCD1F8A" w15:done="0"/>
  <w15:commentEx w15:paraId="210790D4" w15:done="0"/>
  <w15:commentEx w15:paraId="6635F9F9" w15:done="0"/>
  <w15:commentEx w15:paraId="035440B0" w15:done="0"/>
  <w15:commentEx w15:paraId="695813AD" w15:done="0"/>
  <w15:commentEx w15:paraId="1B8ECEAF" w15:done="0"/>
  <w15:commentEx w15:paraId="55D27F74" w15:done="0"/>
  <w15:commentEx w15:paraId="243B2BC8" w15:done="0"/>
  <w15:commentEx w15:paraId="4DD8205B" w15:done="0"/>
  <w15:commentEx w15:paraId="4C23780D" w15:done="0"/>
  <w15:commentEx w15:paraId="4673376A" w15:done="0"/>
  <w15:commentEx w15:paraId="3E15FFE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7A793280" w16cid:durableId="1F1EA389"/>
  <w16cid:commentId w16cid:paraId="70A1AC74" w16cid:durableId="2027B07B"/>
  <w16cid:commentId w16cid:paraId="67942093" w16cid:durableId="1F1E9873"/>
  <w16cid:commentId w16cid:paraId="38B28BF5" w16cid:durableId="1F1E9874"/>
  <w16cid:commentId w16cid:paraId="780C7A5B" w16cid:durableId="1F1E93D5"/>
  <w16cid:commentId w16cid:paraId="515A300A" w16cid:durableId="1F1E93D6"/>
  <w16cid:commentId w16cid:paraId="1CCD1F8A" w16cid:durableId="2023A8D1"/>
  <w16cid:commentId w16cid:paraId="035440B0" w16cid:durableId="1F1E93D8"/>
  <w16cid:commentId w16cid:paraId="695813AD" w16cid:durableId="20277A04"/>
  <w16cid:commentId w16cid:paraId="1B8ECEAF" w16cid:durableId="20277CB8"/>
  <w16cid:commentId w16cid:paraId="55D27F74" w16cid:durableId="1F1E93DC"/>
  <w16cid:commentId w16cid:paraId="243B2BC8" w16cid:durableId="1FFBEEDB"/>
  <w16cid:commentId w16cid:paraId="4DD8205B" w16cid:durableId="2023C680"/>
  <w16cid:commentId w16cid:paraId="4C23780D" w16cid:durableId="1F1E93EA"/>
  <w16cid:commentId w16cid:paraId="4673376A" w16cid:durableId="20226FEB"/>
  <w16cid:commentId w16cid:paraId="3E15FFEA" w16cid:durableId="2027B696"/>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6D73AE" w14:textId="77777777" w:rsidR="00770484" w:rsidRDefault="00770484" w:rsidP="00907F04">
      <w:r>
        <w:separator/>
      </w:r>
    </w:p>
  </w:endnote>
  <w:endnote w:type="continuationSeparator" w:id="0">
    <w:p w14:paraId="3E740836" w14:textId="77777777" w:rsidR="00770484" w:rsidRDefault="00770484"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287" w:usb1="00000000" w:usb2="00000000" w:usb3="00000000" w:csb0="0000009F" w:csb1="00000000"/>
  </w:font>
  <w:font w:name="ＭＳ Ｐ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82FDAE" w14:textId="77777777" w:rsidR="006F76FF" w:rsidRDefault="006F76FF"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6F76FF" w:rsidRDefault="006F76F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0326DC" w14:textId="77777777" w:rsidR="006F76FF" w:rsidRDefault="006F76FF"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57C8E">
      <w:rPr>
        <w:rStyle w:val="PageNumber"/>
        <w:noProof/>
      </w:rPr>
      <w:t>4</w:t>
    </w:r>
    <w:r>
      <w:rPr>
        <w:rStyle w:val="PageNumber"/>
      </w:rPr>
      <w:fldChar w:fldCharType="end"/>
    </w:r>
  </w:p>
  <w:p w14:paraId="493E31A3" w14:textId="77777777" w:rsidR="006F76FF" w:rsidRDefault="006F76F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D87E93" w14:textId="77777777" w:rsidR="00770484" w:rsidRDefault="00770484" w:rsidP="00907F04">
      <w:r>
        <w:separator/>
      </w:r>
    </w:p>
  </w:footnote>
  <w:footnote w:type="continuationSeparator" w:id="0">
    <w:p w14:paraId="3F93B656" w14:textId="77777777" w:rsidR="00770484" w:rsidRDefault="00770484" w:rsidP="00907F0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rson w15:author="Erin Stephenson">
    <w15:presenceInfo w15:providerId="None" w15:userId="Erin Stephen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5"/>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4B3F"/>
    <w:rsid w:val="00000531"/>
    <w:rsid w:val="000013A4"/>
    <w:rsid w:val="00002EA6"/>
    <w:rsid w:val="00010A8C"/>
    <w:rsid w:val="00023E0F"/>
    <w:rsid w:val="00024386"/>
    <w:rsid w:val="00026298"/>
    <w:rsid w:val="00037C8C"/>
    <w:rsid w:val="00040A63"/>
    <w:rsid w:val="00041ED7"/>
    <w:rsid w:val="00044765"/>
    <w:rsid w:val="00053F9A"/>
    <w:rsid w:val="00062D30"/>
    <w:rsid w:val="000654BB"/>
    <w:rsid w:val="000655C9"/>
    <w:rsid w:val="0006561D"/>
    <w:rsid w:val="000711BE"/>
    <w:rsid w:val="000740D6"/>
    <w:rsid w:val="000743D3"/>
    <w:rsid w:val="0008433C"/>
    <w:rsid w:val="00085075"/>
    <w:rsid w:val="000850D2"/>
    <w:rsid w:val="00090C3D"/>
    <w:rsid w:val="000A25BD"/>
    <w:rsid w:val="000A3D43"/>
    <w:rsid w:val="000A6497"/>
    <w:rsid w:val="000B3C34"/>
    <w:rsid w:val="000B72BD"/>
    <w:rsid w:val="000C2BF5"/>
    <w:rsid w:val="000C5F3E"/>
    <w:rsid w:val="000D2A60"/>
    <w:rsid w:val="000D52B5"/>
    <w:rsid w:val="000E6F5D"/>
    <w:rsid w:val="000F13F0"/>
    <w:rsid w:val="001037A6"/>
    <w:rsid w:val="00105481"/>
    <w:rsid w:val="00105909"/>
    <w:rsid w:val="00106DC4"/>
    <w:rsid w:val="00107884"/>
    <w:rsid w:val="00111E04"/>
    <w:rsid w:val="00112FF8"/>
    <w:rsid w:val="0011510C"/>
    <w:rsid w:val="001174FB"/>
    <w:rsid w:val="00123A01"/>
    <w:rsid w:val="00135321"/>
    <w:rsid w:val="00140E42"/>
    <w:rsid w:val="0014290F"/>
    <w:rsid w:val="001510C9"/>
    <w:rsid w:val="001632AB"/>
    <w:rsid w:val="0017194A"/>
    <w:rsid w:val="001736D0"/>
    <w:rsid w:val="00190F17"/>
    <w:rsid w:val="00194ECE"/>
    <w:rsid w:val="001A6A7C"/>
    <w:rsid w:val="001A6B81"/>
    <w:rsid w:val="001A7E83"/>
    <w:rsid w:val="001B3936"/>
    <w:rsid w:val="001B5133"/>
    <w:rsid w:val="001B6F0D"/>
    <w:rsid w:val="001B7D99"/>
    <w:rsid w:val="001C6BCC"/>
    <w:rsid w:val="001D5E0D"/>
    <w:rsid w:val="001D6E41"/>
    <w:rsid w:val="001E0A5E"/>
    <w:rsid w:val="001F1F8C"/>
    <w:rsid w:val="00200537"/>
    <w:rsid w:val="00200D61"/>
    <w:rsid w:val="00205F41"/>
    <w:rsid w:val="00216640"/>
    <w:rsid w:val="0021683F"/>
    <w:rsid w:val="00217BA9"/>
    <w:rsid w:val="00221DBF"/>
    <w:rsid w:val="00224477"/>
    <w:rsid w:val="0022606C"/>
    <w:rsid w:val="00227168"/>
    <w:rsid w:val="00232F5F"/>
    <w:rsid w:val="0023334D"/>
    <w:rsid w:val="00237F34"/>
    <w:rsid w:val="0024205C"/>
    <w:rsid w:val="00245445"/>
    <w:rsid w:val="00247862"/>
    <w:rsid w:val="00250F5B"/>
    <w:rsid w:val="00260872"/>
    <w:rsid w:val="002613DA"/>
    <w:rsid w:val="002638F5"/>
    <w:rsid w:val="002648CF"/>
    <w:rsid w:val="00266DA2"/>
    <w:rsid w:val="00270732"/>
    <w:rsid w:val="00275E69"/>
    <w:rsid w:val="0028395B"/>
    <w:rsid w:val="00285248"/>
    <w:rsid w:val="0029157D"/>
    <w:rsid w:val="002A7B4B"/>
    <w:rsid w:val="002B47DD"/>
    <w:rsid w:val="002B4B3F"/>
    <w:rsid w:val="002B4C32"/>
    <w:rsid w:val="002C7201"/>
    <w:rsid w:val="002C7364"/>
    <w:rsid w:val="002D0FAF"/>
    <w:rsid w:val="002D3D11"/>
    <w:rsid w:val="002D65EF"/>
    <w:rsid w:val="002D7887"/>
    <w:rsid w:val="002D7B1C"/>
    <w:rsid w:val="002E0659"/>
    <w:rsid w:val="002E25A9"/>
    <w:rsid w:val="002E45D2"/>
    <w:rsid w:val="002E4621"/>
    <w:rsid w:val="002E6FE7"/>
    <w:rsid w:val="002F1BC5"/>
    <w:rsid w:val="00303444"/>
    <w:rsid w:val="00311779"/>
    <w:rsid w:val="00316486"/>
    <w:rsid w:val="0032099B"/>
    <w:rsid w:val="00325100"/>
    <w:rsid w:val="00331B56"/>
    <w:rsid w:val="00331F69"/>
    <w:rsid w:val="00334230"/>
    <w:rsid w:val="0033583C"/>
    <w:rsid w:val="003406C3"/>
    <w:rsid w:val="003407C9"/>
    <w:rsid w:val="00344094"/>
    <w:rsid w:val="00345E99"/>
    <w:rsid w:val="00352D83"/>
    <w:rsid w:val="00353984"/>
    <w:rsid w:val="00362533"/>
    <w:rsid w:val="00365FE9"/>
    <w:rsid w:val="003669B1"/>
    <w:rsid w:val="00373D35"/>
    <w:rsid w:val="003743AA"/>
    <w:rsid w:val="0038153C"/>
    <w:rsid w:val="0038168E"/>
    <w:rsid w:val="003840F7"/>
    <w:rsid w:val="0038762E"/>
    <w:rsid w:val="0039397E"/>
    <w:rsid w:val="00395526"/>
    <w:rsid w:val="0039667E"/>
    <w:rsid w:val="00396722"/>
    <w:rsid w:val="00396BD8"/>
    <w:rsid w:val="003A0720"/>
    <w:rsid w:val="003A2798"/>
    <w:rsid w:val="003B3167"/>
    <w:rsid w:val="003B35C6"/>
    <w:rsid w:val="003B6C80"/>
    <w:rsid w:val="003C3B52"/>
    <w:rsid w:val="003D55EC"/>
    <w:rsid w:val="003E0F4D"/>
    <w:rsid w:val="003E7617"/>
    <w:rsid w:val="003F5B88"/>
    <w:rsid w:val="003F5BD8"/>
    <w:rsid w:val="003F5FAC"/>
    <w:rsid w:val="003F6A53"/>
    <w:rsid w:val="003F7532"/>
    <w:rsid w:val="00403E87"/>
    <w:rsid w:val="00404B3E"/>
    <w:rsid w:val="00406E98"/>
    <w:rsid w:val="00410785"/>
    <w:rsid w:val="00412036"/>
    <w:rsid w:val="00426050"/>
    <w:rsid w:val="00427FDD"/>
    <w:rsid w:val="004344F0"/>
    <w:rsid w:val="004369E3"/>
    <w:rsid w:val="00445957"/>
    <w:rsid w:val="0045067A"/>
    <w:rsid w:val="00451202"/>
    <w:rsid w:val="0045120B"/>
    <w:rsid w:val="0045183A"/>
    <w:rsid w:val="004555BE"/>
    <w:rsid w:val="0046122A"/>
    <w:rsid w:val="00461ACE"/>
    <w:rsid w:val="00466D21"/>
    <w:rsid w:val="00472BDC"/>
    <w:rsid w:val="004744F3"/>
    <w:rsid w:val="00482AEB"/>
    <w:rsid w:val="004905D8"/>
    <w:rsid w:val="00496562"/>
    <w:rsid w:val="00496EF3"/>
    <w:rsid w:val="004A2F25"/>
    <w:rsid w:val="004A33CD"/>
    <w:rsid w:val="004A7A2F"/>
    <w:rsid w:val="004B474D"/>
    <w:rsid w:val="004B4AFF"/>
    <w:rsid w:val="004B4BBE"/>
    <w:rsid w:val="004B5ADF"/>
    <w:rsid w:val="004C18FC"/>
    <w:rsid w:val="004C281E"/>
    <w:rsid w:val="004C5CD7"/>
    <w:rsid w:val="004C6C48"/>
    <w:rsid w:val="004D0DD4"/>
    <w:rsid w:val="004D4201"/>
    <w:rsid w:val="004D440C"/>
    <w:rsid w:val="004D5084"/>
    <w:rsid w:val="004D7062"/>
    <w:rsid w:val="004E21CF"/>
    <w:rsid w:val="004F062C"/>
    <w:rsid w:val="004F3112"/>
    <w:rsid w:val="004F7AD9"/>
    <w:rsid w:val="005008B3"/>
    <w:rsid w:val="00502679"/>
    <w:rsid w:val="00502BBA"/>
    <w:rsid w:val="00504B90"/>
    <w:rsid w:val="0050751B"/>
    <w:rsid w:val="00512B02"/>
    <w:rsid w:val="005149B5"/>
    <w:rsid w:val="00515D2C"/>
    <w:rsid w:val="005169CA"/>
    <w:rsid w:val="005208D2"/>
    <w:rsid w:val="0052183D"/>
    <w:rsid w:val="00526B0E"/>
    <w:rsid w:val="00531AD6"/>
    <w:rsid w:val="005365AD"/>
    <w:rsid w:val="00545313"/>
    <w:rsid w:val="00561996"/>
    <w:rsid w:val="00573A9D"/>
    <w:rsid w:val="00574315"/>
    <w:rsid w:val="005838B0"/>
    <w:rsid w:val="00583F7C"/>
    <w:rsid w:val="005858D1"/>
    <w:rsid w:val="005A04FA"/>
    <w:rsid w:val="005B6033"/>
    <w:rsid w:val="005D5319"/>
    <w:rsid w:val="005E7779"/>
    <w:rsid w:val="005F1335"/>
    <w:rsid w:val="005F1E8E"/>
    <w:rsid w:val="005F6EBE"/>
    <w:rsid w:val="005F789C"/>
    <w:rsid w:val="00611922"/>
    <w:rsid w:val="00620D72"/>
    <w:rsid w:val="00620F42"/>
    <w:rsid w:val="00623C92"/>
    <w:rsid w:val="0062778A"/>
    <w:rsid w:val="00631986"/>
    <w:rsid w:val="006374B4"/>
    <w:rsid w:val="00643A13"/>
    <w:rsid w:val="0064581C"/>
    <w:rsid w:val="006469A7"/>
    <w:rsid w:val="00652649"/>
    <w:rsid w:val="00652BAC"/>
    <w:rsid w:val="00652E5B"/>
    <w:rsid w:val="00654F70"/>
    <w:rsid w:val="00662B0A"/>
    <w:rsid w:val="006638A2"/>
    <w:rsid w:val="00667E61"/>
    <w:rsid w:val="006740A2"/>
    <w:rsid w:val="006821D8"/>
    <w:rsid w:val="006823FC"/>
    <w:rsid w:val="006847F1"/>
    <w:rsid w:val="00686640"/>
    <w:rsid w:val="00692503"/>
    <w:rsid w:val="006929D3"/>
    <w:rsid w:val="00697482"/>
    <w:rsid w:val="006B24A7"/>
    <w:rsid w:val="006B552C"/>
    <w:rsid w:val="006B5821"/>
    <w:rsid w:val="006C5190"/>
    <w:rsid w:val="006C7920"/>
    <w:rsid w:val="006D5C06"/>
    <w:rsid w:val="006D6803"/>
    <w:rsid w:val="006D6FB2"/>
    <w:rsid w:val="006E719C"/>
    <w:rsid w:val="006E7ABB"/>
    <w:rsid w:val="006F352E"/>
    <w:rsid w:val="006F51AF"/>
    <w:rsid w:val="006F5D2C"/>
    <w:rsid w:val="006F76FF"/>
    <w:rsid w:val="00706C80"/>
    <w:rsid w:val="007151C0"/>
    <w:rsid w:val="0072331D"/>
    <w:rsid w:val="00723E82"/>
    <w:rsid w:val="0072553D"/>
    <w:rsid w:val="007276B1"/>
    <w:rsid w:val="00730779"/>
    <w:rsid w:val="007307B3"/>
    <w:rsid w:val="00731EED"/>
    <w:rsid w:val="00736644"/>
    <w:rsid w:val="00740A10"/>
    <w:rsid w:val="00741F23"/>
    <w:rsid w:val="00745DCE"/>
    <w:rsid w:val="00750372"/>
    <w:rsid w:val="00762918"/>
    <w:rsid w:val="00762EF3"/>
    <w:rsid w:val="00770484"/>
    <w:rsid w:val="00770A53"/>
    <w:rsid w:val="007756BC"/>
    <w:rsid w:val="00776A6D"/>
    <w:rsid w:val="00776D93"/>
    <w:rsid w:val="00784182"/>
    <w:rsid w:val="00794576"/>
    <w:rsid w:val="00794D56"/>
    <w:rsid w:val="00796DC1"/>
    <w:rsid w:val="007A6E04"/>
    <w:rsid w:val="007B0A52"/>
    <w:rsid w:val="007B5953"/>
    <w:rsid w:val="007B624A"/>
    <w:rsid w:val="007B7563"/>
    <w:rsid w:val="007B7AEB"/>
    <w:rsid w:val="007C0FAF"/>
    <w:rsid w:val="007C4F6A"/>
    <w:rsid w:val="007C5911"/>
    <w:rsid w:val="007D199B"/>
    <w:rsid w:val="007D1A22"/>
    <w:rsid w:val="007D4121"/>
    <w:rsid w:val="007D6682"/>
    <w:rsid w:val="007E30D2"/>
    <w:rsid w:val="007E387B"/>
    <w:rsid w:val="007E574F"/>
    <w:rsid w:val="007F46DE"/>
    <w:rsid w:val="007F68D4"/>
    <w:rsid w:val="007F72CB"/>
    <w:rsid w:val="007F73C7"/>
    <w:rsid w:val="00800F89"/>
    <w:rsid w:val="00802891"/>
    <w:rsid w:val="0080402E"/>
    <w:rsid w:val="00804E7C"/>
    <w:rsid w:val="00814360"/>
    <w:rsid w:val="00815FB0"/>
    <w:rsid w:val="00823A14"/>
    <w:rsid w:val="00827F3E"/>
    <w:rsid w:val="00834945"/>
    <w:rsid w:val="00841897"/>
    <w:rsid w:val="00841CC6"/>
    <w:rsid w:val="00842DEC"/>
    <w:rsid w:val="008437EE"/>
    <w:rsid w:val="0085280E"/>
    <w:rsid w:val="00853CF1"/>
    <w:rsid w:val="008545F6"/>
    <w:rsid w:val="0086281F"/>
    <w:rsid w:val="00863DEF"/>
    <w:rsid w:val="00863F83"/>
    <w:rsid w:val="00864774"/>
    <w:rsid w:val="00864B68"/>
    <w:rsid w:val="00867669"/>
    <w:rsid w:val="00871236"/>
    <w:rsid w:val="0087402B"/>
    <w:rsid w:val="0087648E"/>
    <w:rsid w:val="00881C69"/>
    <w:rsid w:val="00882B61"/>
    <w:rsid w:val="00887CEF"/>
    <w:rsid w:val="008932E1"/>
    <w:rsid w:val="008947CA"/>
    <w:rsid w:val="008A11B9"/>
    <w:rsid w:val="008A506B"/>
    <w:rsid w:val="008B1EB7"/>
    <w:rsid w:val="008B795B"/>
    <w:rsid w:val="008C44ED"/>
    <w:rsid w:val="008C51BA"/>
    <w:rsid w:val="008E02A2"/>
    <w:rsid w:val="008E070C"/>
    <w:rsid w:val="008E07CF"/>
    <w:rsid w:val="008F615C"/>
    <w:rsid w:val="008F7204"/>
    <w:rsid w:val="009010AA"/>
    <w:rsid w:val="00901916"/>
    <w:rsid w:val="00901963"/>
    <w:rsid w:val="00907F04"/>
    <w:rsid w:val="00910E93"/>
    <w:rsid w:val="009112B4"/>
    <w:rsid w:val="009162BF"/>
    <w:rsid w:val="00917778"/>
    <w:rsid w:val="00921CEC"/>
    <w:rsid w:val="009234CA"/>
    <w:rsid w:val="00926840"/>
    <w:rsid w:val="00931A46"/>
    <w:rsid w:val="00934670"/>
    <w:rsid w:val="009365EA"/>
    <w:rsid w:val="00940644"/>
    <w:rsid w:val="00941314"/>
    <w:rsid w:val="00944379"/>
    <w:rsid w:val="009452DB"/>
    <w:rsid w:val="009454E4"/>
    <w:rsid w:val="00972512"/>
    <w:rsid w:val="00974B1E"/>
    <w:rsid w:val="00980BD7"/>
    <w:rsid w:val="00981CA9"/>
    <w:rsid w:val="009914DA"/>
    <w:rsid w:val="00991A54"/>
    <w:rsid w:val="00996376"/>
    <w:rsid w:val="009A382D"/>
    <w:rsid w:val="009B110D"/>
    <w:rsid w:val="009B5ED5"/>
    <w:rsid w:val="009D095F"/>
    <w:rsid w:val="009D0FFE"/>
    <w:rsid w:val="009D1EBE"/>
    <w:rsid w:val="009D4913"/>
    <w:rsid w:val="009E23FE"/>
    <w:rsid w:val="009F1160"/>
    <w:rsid w:val="009F47C8"/>
    <w:rsid w:val="00A01F29"/>
    <w:rsid w:val="00A04704"/>
    <w:rsid w:val="00A04A3A"/>
    <w:rsid w:val="00A055D7"/>
    <w:rsid w:val="00A078F6"/>
    <w:rsid w:val="00A10EEA"/>
    <w:rsid w:val="00A11350"/>
    <w:rsid w:val="00A15A7B"/>
    <w:rsid w:val="00A205FE"/>
    <w:rsid w:val="00A22BB0"/>
    <w:rsid w:val="00A269C3"/>
    <w:rsid w:val="00A34EF3"/>
    <w:rsid w:val="00A40A23"/>
    <w:rsid w:val="00A526B3"/>
    <w:rsid w:val="00A5785E"/>
    <w:rsid w:val="00A64165"/>
    <w:rsid w:val="00A760EE"/>
    <w:rsid w:val="00A77C1A"/>
    <w:rsid w:val="00A81190"/>
    <w:rsid w:val="00A81C56"/>
    <w:rsid w:val="00A82176"/>
    <w:rsid w:val="00A84192"/>
    <w:rsid w:val="00A8581A"/>
    <w:rsid w:val="00A85F86"/>
    <w:rsid w:val="00A86399"/>
    <w:rsid w:val="00A922D2"/>
    <w:rsid w:val="00AA0DC8"/>
    <w:rsid w:val="00AB3D88"/>
    <w:rsid w:val="00AC305E"/>
    <w:rsid w:val="00AC53AD"/>
    <w:rsid w:val="00AC73D9"/>
    <w:rsid w:val="00AC7808"/>
    <w:rsid w:val="00AE30D5"/>
    <w:rsid w:val="00AF076F"/>
    <w:rsid w:val="00AF0847"/>
    <w:rsid w:val="00AF5598"/>
    <w:rsid w:val="00B04B43"/>
    <w:rsid w:val="00B07D41"/>
    <w:rsid w:val="00B10A19"/>
    <w:rsid w:val="00B1423F"/>
    <w:rsid w:val="00B20F63"/>
    <w:rsid w:val="00B2365E"/>
    <w:rsid w:val="00B3409A"/>
    <w:rsid w:val="00B355DD"/>
    <w:rsid w:val="00B4027F"/>
    <w:rsid w:val="00B4185D"/>
    <w:rsid w:val="00B421EE"/>
    <w:rsid w:val="00B4522B"/>
    <w:rsid w:val="00B457C1"/>
    <w:rsid w:val="00B508DD"/>
    <w:rsid w:val="00B509CA"/>
    <w:rsid w:val="00B55111"/>
    <w:rsid w:val="00B558A8"/>
    <w:rsid w:val="00B77490"/>
    <w:rsid w:val="00B80ABE"/>
    <w:rsid w:val="00B83F46"/>
    <w:rsid w:val="00B909C6"/>
    <w:rsid w:val="00B90CD2"/>
    <w:rsid w:val="00B91EDD"/>
    <w:rsid w:val="00B96350"/>
    <w:rsid w:val="00BA2E17"/>
    <w:rsid w:val="00BA3BA0"/>
    <w:rsid w:val="00BB1B0B"/>
    <w:rsid w:val="00BB27F2"/>
    <w:rsid w:val="00BC2B30"/>
    <w:rsid w:val="00BC2B3A"/>
    <w:rsid w:val="00BE33EC"/>
    <w:rsid w:val="00BF1208"/>
    <w:rsid w:val="00BF2F76"/>
    <w:rsid w:val="00C00B6F"/>
    <w:rsid w:val="00C10DEF"/>
    <w:rsid w:val="00C13E13"/>
    <w:rsid w:val="00C17855"/>
    <w:rsid w:val="00C21535"/>
    <w:rsid w:val="00C4123A"/>
    <w:rsid w:val="00C50D02"/>
    <w:rsid w:val="00C5101F"/>
    <w:rsid w:val="00C64A2D"/>
    <w:rsid w:val="00C6712D"/>
    <w:rsid w:val="00C868B8"/>
    <w:rsid w:val="00C913F9"/>
    <w:rsid w:val="00CA664B"/>
    <w:rsid w:val="00CB219E"/>
    <w:rsid w:val="00CB360B"/>
    <w:rsid w:val="00CC1398"/>
    <w:rsid w:val="00CD0EDE"/>
    <w:rsid w:val="00CD1EC4"/>
    <w:rsid w:val="00CE506D"/>
    <w:rsid w:val="00CE61CD"/>
    <w:rsid w:val="00CE66CE"/>
    <w:rsid w:val="00CE7860"/>
    <w:rsid w:val="00CE7E88"/>
    <w:rsid w:val="00CF031D"/>
    <w:rsid w:val="00CF2D53"/>
    <w:rsid w:val="00D011BE"/>
    <w:rsid w:val="00D04DA3"/>
    <w:rsid w:val="00D05FF7"/>
    <w:rsid w:val="00D07027"/>
    <w:rsid w:val="00D07952"/>
    <w:rsid w:val="00D14A5F"/>
    <w:rsid w:val="00D2057A"/>
    <w:rsid w:val="00D300E1"/>
    <w:rsid w:val="00D4462C"/>
    <w:rsid w:val="00D45DD4"/>
    <w:rsid w:val="00D515A5"/>
    <w:rsid w:val="00D52992"/>
    <w:rsid w:val="00D5799A"/>
    <w:rsid w:val="00D57C8E"/>
    <w:rsid w:val="00D75095"/>
    <w:rsid w:val="00D75864"/>
    <w:rsid w:val="00D8601B"/>
    <w:rsid w:val="00D863F7"/>
    <w:rsid w:val="00D86AFE"/>
    <w:rsid w:val="00D92193"/>
    <w:rsid w:val="00D9375B"/>
    <w:rsid w:val="00D95C50"/>
    <w:rsid w:val="00DA21D3"/>
    <w:rsid w:val="00DB5881"/>
    <w:rsid w:val="00DB6758"/>
    <w:rsid w:val="00DC1E3E"/>
    <w:rsid w:val="00DC211A"/>
    <w:rsid w:val="00DC6626"/>
    <w:rsid w:val="00DD1135"/>
    <w:rsid w:val="00DD2A58"/>
    <w:rsid w:val="00DD3A40"/>
    <w:rsid w:val="00DD3F13"/>
    <w:rsid w:val="00DD4A00"/>
    <w:rsid w:val="00DE3A03"/>
    <w:rsid w:val="00DE6A31"/>
    <w:rsid w:val="00DF797E"/>
    <w:rsid w:val="00E00396"/>
    <w:rsid w:val="00E0148A"/>
    <w:rsid w:val="00E01C7B"/>
    <w:rsid w:val="00E01EB0"/>
    <w:rsid w:val="00E11990"/>
    <w:rsid w:val="00E11C5F"/>
    <w:rsid w:val="00E22913"/>
    <w:rsid w:val="00E2598A"/>
    <w:rsid w:val="00E25A0B"/>
    <w:rsid w:val="00E26D9D"/>
    <w:rsid w:val="00E32EF3"/>
    <w:rsid w:val="00E35E47"/>
    <w:rsid w:val="00E447C3"/>
    <w:rsid w:val="00E451BF"/>
    <w:rsid w:val="00E511CC"/>
    <w:rsid w:val="00E522BC"/>
    <w:rsid w:val="00E55F38"/>
    <w:rsid w:val="00E5766D"/>
    <w:rsid w:val="00E6036F"/>
    <w:rsid w:val="00E70F1A"/>
    <w:rsid w:val="00E7425C"/>
    <w:rsid w:val="00E83625"/>
    <w:rsid w:val="00E93970"/>
    <w:rsid w:val="00E97C7F"/>
    <w:rsid w:val="00EA6963"/>
    <w:rsid w:val="00EB4395"/>
    <w:rsid w:val="00EB6CB5"/>
    <w:rsid w:val="00EC0891"/>
    <w:rsid w:val="00ED65EB"/>
    <w:rsid w:val="00EE0421"/>
    <w:rsid w:val="00EE675F"/>
    <w:rsid w:val="00EE7DA9"/>
    <w:rsid w:val="00EF2394"/>
    <w:rsid w:val="00F007AD"/>
    <w:rsid w:val="00F00E78"/>
    <w:rsid w:val="00F0463F"/>
    <w:rsid w:val="00F07541"/>
    <w:rsid w:val="00F1021D"/>
    <w:rsid w:val="00F10B8B"/>
    <w:rsid w:val="00F10F89"/>
    <w:rsid w:val="00F200DF"/>
    <w:rsid w:val="00F30796"/>
    <w:rsid w:val="00F311C5"/>
    <w:rsid w:val="00F346A2"/>
    <w:rsid w:val="00F51352"/>
    <w:rsid w:val="00F52887"/>
    <w:rsid w:val="00F57B88"/>
    <w:rsid w:val="00F60DC7"/>
    <w:rsid w:val="00F64D91"/>
    <w:rsid w:val="00F704E4"/>
    <w:rsid w:val="00F70CE4"/>
    <w:rsid w:val="00F72D7F"/>
    <w:rsid w:val="00F7415D"/>
    <w:rsid w:val="00F75ACE"/>
    <w:rsid w:val="00F80B95"/>
    <w:rsid w:val="00F811D4"/>
    <w:rsid w:val="00F82FCB"/>
    <w:rsid w:val="00F901B5"/>
    <w:rsid w:val="00F94801"/>
    <w:rsid w:val="00F951B7"/>
    <w:rsid w:val="00FA15D0"/>
    <w:rsid w:val="00FB180A"/>
    <w:rsid w:val="00FB6A44"/>
    <w:rsid w:val="00FB6EEE"/>
    <w:rsid w:val="00FC02AD"/>
    <w:rsid w:val="00FD0A14"/>
    <w:rsid w:val="00FD1D50"/>
    <w:rsid w:val="00FD43D2"/>
    <w:rsid w:val="00FD5D91"/>
    <w:rsid w:val="00FE087F"/>
    <w:rsid w:val="00FE63C1"/>
    <w:rsid w:val="00FF3C23"/>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microsoft.com/office/2011/relationships/people" Target="people.xml"/><Relationship Id="rId15" Type="http://schemas.openxmlformats.org/officeDocument/2006/relationships/theme" Target="theme/theme1.xml"/><Relationship Id="rId16"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hyperlink" Target="http://bridgeslab.github.io/TissueSpecificTscKnockouts"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0820EF-742C-D845-859C-8CC4C9FED2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5</TotalTime>
  <Pages>16</Pages>
  <Words>48828</Words>
  <Characters>278320</Characters>
  <Application>Microsoft Macintosh Word</Application>
  <DocSecurity>0</DocSecurity>
  <Lines>2319</Lines>
  <Paragraphs>652</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3264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Erin Stephenson</cp:lastModifiedBy>
  <cp:revision>400</cp:revision>
  <cp:lastPrinted>2019-03-04T17:31:00Z</cp:lastPrinted>
  <dcterms:created xsi:type="dcterms:W3CDTF">2015-07-01T15:40:00Z</dcterms:created>
  <dcterms:modified xsi:type="dcterms:W3CDTF">2019-03-08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